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1A733A" w:rsidRDefault="00925E0F" w:rsidP="00DE698B"/>
    <w:p w14:paraId="3A4D373D" w14:textId="7F2080ED" w:rsidR="00782FBE" w:rsidRDefault="00782FBE" w:rsidP="00DE698B"/>
    <w:p w14:paraId="1CFEED99" w14:textId="7AEDD6D4" w:rsidR="001E06C2" w:rsidRDefault="001E06C2" w:rsidP="00DE698B"/>
    <w:p w14:paraId="11577177" w14:textId="62A88BD0" w:rsidR="001E06C2" w:rsidRDefault="001E06C2" w:rsidP="00DE698B"/>
    <w:p w14:paraId="7708A37E" w14:textId="21751F6C" w:rsidR="001E06C2" w:rsidRDefault="001E06C2" w:rsidP="00DE698B"/>
    <w:p w14:paraId="25433572" w14:textId="77777777" w:rsidR="001E06C2" w:rsidRPr="001A733A" w:rsidRDefault="001E06C2" w:rsidP="00DE698B"/>
    <w:p w14:paraId="0483C300" w14:textId="1E662DA2" w:rsidR="00782FBE" w:rsidRDefault="00782FBE" w:rsidP="00DE698B"/>
    <w:p w14:paraId="50F163D0" w14:textId="578EF2BC" w:rsidR="001E06C2" w:rsidRDefault="001E06C2" w:rsidP="00DE698B"/>
    <w:p w14:paraId="2202FDC6" w14:textId="67CE68D9" w:rsidR="001E06C2" w:rsidRDefault="001E06C2" w:rsidP="00DE698B"/>
    <w:p w14:paraId="74993774" w14:textId="77777777" w:rsidR="001E06C2" w:rsidRPr="001A733A" w:rsidRDefault="001E06C2" w:rsidP="00DE698B"/>
    <w:p w14:paraId="1DED7C32" w14:textId="77777777" w:rsidR="00782FBE" w:rsidRPr="001A733A" w:rsidRDefault="00782FBE" w:rsidP="00DE698B"/>
    <w:p w14:paraId="203E41D0" w14:textId="77777777" w:rsidR="001E06C2" w:rsidRDefault="000B1025" w:rsidP="00B63635">
      <w:pPr>
        <w:pStyle w:val="Title1"/>
      </w:pPr>
      <w:r w:rsidRPr="001A733A">
        <w:t>Reply to Barnes-Holmes &amp; Harte (2022)</w:t>
      </w:r>
    </w:p>
    <w:p w14:paraId="6D3D3AC0" w14:textId="443E0E90" w:rsidR="00B34A9C" w:rsidRPr="001A733A" w:rsidRDefault="00751CF7" w:rsidP="00B63635">
      <w:pPr>
        <w:pStyle w:val="Title1"/>
      </w:pPr>
      <w:r w:rsidRPr="001A733A">
        <w:t>“The IRAP as a Measure of Implicit Cognition:</w:t>
      </w:r>
      <w:r w:rsidR="001E06C2">
        <w:t xml:space="preserve"> </w:t>
      </w:r>
      <w:r w:rsidRPr="001A733A">
        <w:t>A Case of Frankenstein’s Monster”</w:t>
      </w:r>
    </w:p>
    <w:p w14:paraId="107C0251" w14:textId="77777777" w:rsidR="00B34A9C" w:rsidRPr="001A733A" w:rsidRDefault="00B34A9C" w:rsidP="00B63635">
      <w:pPr>
        <w:jc w:val="center"/>
      </w:pPr>
    </w:p>
    <w:p w14:paraId="687C2EE9" w14:textId="77777777" w:rsidR="001E06C2" w:rsidRDefault="001E06C2" w:rsidP="00B63635">
      <w:pPr>
        <w:jc w:val="center"/>
      </w:pPr>
    </w:p>
    <w:p w14:paraId="0CAE2B84" w14:textId="1BC17A43" w:rsidR="005310C3" w:rsidRPr="001A733A" w:rsidRDefault="00B34A9C" w:rsidP="00B63635">
      <w:pPr>
        <w:ind w:firstLine="0"/>
        <w:jc w:val="center"/>
      </w:pPr>
      <w:r w:rsidRPr="001A733A">
        <w:t>Ian Hussey</w:t>
      </w:r>
    </w:p>
    <w:p w14:paraId="6AAA3D1A" w14:textId="77777777" w:rsidR="005310C3" w:rsidRPr="001A733A" w:rsidRDefault="005310C3" w:rsidP="00DE698B"/>
    <w:p w14:paraId="7310F91D" w14:textId="77777777" w:rsidR="00583678" w:rsidRDefault="00583678" w:rsidP="005341B5">
      <w:pPr>
        <w:ind w:firstLine="0"/>
      </w:pPr>
    </w:p>
    <w:p w14:paraId="1563E064" w14:textId="77777777" w:rsidR="00283F7A" w:rsidRDefault="00283F7A" w:rsidP="009739D4">
      <w:pPr>
        <w:ind w:firstLine="0"/>
        <w:jc w:val="left"/>
        <w:rPr>
          <w:i/>
          <w:iCs/>
        </w:rPr>
      </w:pPr>
    </w:p>
    <w:p w14:paraId="59379555" w14:textId="77777777" w:rsidR="00283F7A" w:rsidRDefault="00283F7A" w:rsidP="009739D4">
      <w:pPr>
        <w:ind w:firstLine="0"/>
        <w:jc w:val="left"/>
        <w:rPr>
          <w:i/>
          <w:iCs/>
        </w:rPr>
      </w:pPr>
    </w:p>
    <w:p w14:paraId="6905FAE2" w14:textId="1546996D" w:rsidR="005341B5" w:rsidRDefault="005341B5" w:rsidP="00283F7A">
      <w:pPr>
        <w:ind w:firstLine="0"/>
        <w:jc w:val="left"/>
      </w:pPr>
      <w:r w:rsidRPr="00583678">
        <w:rPr>
          <w:i/>
          <w:iCs/>
        </w:rPr>
        <w:t xml:space="preserve">Author </w:t>
      </w:r>
      <w:proofErr w:type="gramStart"/>
      <w:r w:rsidRPr="00583678">
        <w:rPr>
          <w:i/>
          <w:iCs/>
        </w:rPr>
        <w:t>note</w:t>
      </w:r>
      <w:proofErr w:type="gramEnd"/>
      <w:r w:rsidR="00583678">
        <w:rPr>
          <w:i/>
          <w:iCs/>
        </w:rPr>
        <w:t xml:space="preserve">: </w:t>
      </w:r>
      <w:r>
        <w:t>Ian Hussey</w:t>
      </w:r>
      <w:r w:rsidR="008C6694">
        <w:t xml:space="preserve"> (ORCID </w:t>
      </w:r>
      <w:r w:rsidR="008C6694" w:rsidRPr="008C6694">
        <w:t>0000-0001-8906-7559</w:t>
      </w:r>
      <w:r w:rsidR="008C6694">
        <w:t>). Ru</w:t>
      </w:r>
      <w:r w:rsidR="00A253BA">
        <w:t>h</w:t>
      </w:r>
      <w:r w:rsidR="008C6694">
        <w:t xml:space="preserve">r </w:t>
      </w:r>
      <w:r w:rsidR="00A253BA">
        <w:t>University</w:t>
      </w:r>
      <w:r w:rsidR="008C6694">
        <w:t xml:space="preserve"> Boch</w:t>
      </w:r>
      <w:r w:rsidR="00FB11D7">
        <w:t>u</w:t>
      </w:r>
      <w:r w:rsidR="008C6694">
        <w:t>m</w:t>
      </w:r>
      <w:r w:rsidR="00287120">
        <w:t xml:space="preserve">, </w:t>
      </w:r>
      <w:r w:rsidR="00940675">
        <w:t xml:space="preserve">Faculty of Psychology, Bochum, Germany. </w:t>
      </w:r>
      <w:r w:rsidR="000C5505">
        <w:t xml:space="preserve">Correspondence </w:t>
      </w:r>
      <w:r w:rsidR="001E1976">
        <w:t xml:space="preserve">should be sent </w:t>
      </w:r>
      <w:r w:rsidR="000C5505">
        <w:t xml:space="preserve">to ian.hussey@rub.de. </w:t>
      </w:r>
      <w:r>
        <w:t>IH was supported by the META-REP Priority Program of the German Research Foundation (#464488178).</w:t>
      </w:r>
    </w:p>
    <w:p w14:paraId="0EF506B5" w14:textId="77777777" w:rsidR="001E1976" w:rsidRDefault="001E1976">
      <w:pPr>
        <w:spacing w:line="240" w:lineRule="auto"/>
        <w:ind w:firstLine="0"/>
        <w:jc w:val="left"/>
      </w:pPr>
      <w:r>
        <w:br w:type="page"/>
      </w:r>
    </w:p>
    <w:p w14:paraId="2CA76104" w14:textId="00426A4F" w:rsidR="001A733A" w:rsidRDefault="001A733A" w:rsidP="00B63635">
      <w:pPr>
        <w:pStyle w:val="abstract"/>
        <w:ind w:left="0"/>
        <w:jc w:val="center"/>
      </w:pPr>
      <w:r>
        <w:lastRenderedPageBreak/>
        <w:t>Abstract</w:t>
      </w:r>
    </w:p>
    <w:p w14:paraId="423186D2" w14:textId="7EACF871" w:rsidR="00627EE4" w:rsidRPr="001A733A" w:rsidRDefault="00627EE4" w:rsidP="0063082D">
      <w:pPr>
        <w:pStyle w:val="abstract"/>
        <w:ind w:left="0" w:right="20"/>
        <w:jc w:val="left"/>
        <w:sectPr w:rsidR="00627EE4" w:rsidRPr="001A733A" w:rsidSect="001A733A">
          <w:headerReference w:type="even" r:id="rId7"/>
          <w:headerReference w:type="default" r:id="rId8"/>
          <w:footerReference w:type="even" r:id="rId9"/>
          <w:pgSz w:w="11900" w:h="16840"/>
          <w:pgMar w:top="1440" w:right="1440" w:bottom="1440" w:left="1440" w:header="708" w:footer="0" w:gutter="0"/>
          <w:cols w:space="708"/>
          <w:docGrid w:linePitch="360"/>
        </w:sectPr>
      </w:pPr>
      <w:r w:rsidRPr="001A733A">
        <w:t xml:space="preserve">Barnes-Holmes &amp; Harte </w:t>
      </w:r>
      <w:r w:rsidRPr="001A733A">
        <w:fldChar w:fldCharType="begin"/>
      </w:r>
      <w:r w:rsidRPr="001A733A">
        <w:instrText xml:space="preserve"> ADDIN ZOTERO_ITEM CSL_CITATION {"citationID":"hce8E0x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1A733A">
        <w:fldChar w:fldCharType="separate"/>
      </w:r>
      <w:r w:rsidRPr="001A733A">
        <w:t>(2022)</w:t>
      </w:r>
      <w:r w:rsidRPr="001A733A">
        <w:fldChar w:fldCharType="end"/>
      </w:r>
      <w:r w:rsidRPr="001A733A">
        <w:t xml:space="preserve"> recently provided an account of the history of the development and use of the Implicit Relational Assessment Procedure (IRAP)</w:t>
      </w:r>
      <w:r w:rsidR="004B46B4">
        <w:t xml:space="preserve">, and </w:t>
      </w:r>
      <w:r w:rsidR="00531112" w:rsidRPr="00531112">
        <w:t xml:space="preserve">used this account as a springboard for suggestions </w:t>
      </w:r>
      <w:r w:rsidR="00531112">
        <w:t>for future research</w:t>
      </w:r>
      <w:r w:rsidR="00531112" w:rsidRPr="00531112">
        <w:t xml:space="preserve">. </w:t>
      </w:r>
      <w:r w:rsidRPr="001A733A">
        <w:t xml:space="preserve">Unfortunately, their core </w:t>
      </w:r>
      <w:r w:rsidR="008B3519" w:rsidRPr="001A733A">
        <w:t xml:space="preserve">assertions </w:t>
      </w:r>
      <w:r w:rsidRPr="001A733A">
        <w:t>are at odds with the published scientific record.</w:t>
      </w:r>
      <w:r w:rsidR="008B3519" w:rsidRPr="001A733A">
        <w:t xml:space="preserve"> </w:t>
      </w:r>
      <w:r w:rsidR="004B46B4" w:rsidRPr="004B46B4">
        <w:t xml:space="preserve">This raises questions about the reliability of </w:t>
      </w:r>
      <w:r w:rsidR="004B46B4">
        <w:t>their recommendations</w:t>
      </w:r>
      <w:r w:rsidR="004B46B4" w:rsidRPr="004B46B4">
        <w:t xml:space="preserve">. </w:t>
      </w:r>
      <w:r w:rsidR="008B3519" w:rsidRPr="001A733A">
        <w:t xml:space="preserve">This </w:t>
      </w:r>
      <w:r w:rsidR="00276DC4">
        <w:t>reply</w:t>
      </w:r>
      <w:r w:rsidR="008B3519" w:rsidRPr="001A733A">
        <w:t xml:space="preserve"> uses a systematic review of the published </w:t>
      </w:r>
      <w:r w:rsidR="005E21B6" w:rsidRPr="001A733A">
        <w:t xml:space="preserve">IRAP </w:t>
      </w:r>
      <w:r w:rsidR="008B3519" w:rsidRPr="001A733A">
        <w:t xml:space="preserve">literature to show that, contrary to Barnes-Holmes &amp; Harte’s (2022) account, (1) Barnes-Holmes repeatedly </w:t>
      </w:r>
      <w:r w:rsidR="00CA3F53" w:rsidRPr="001A733A">
        <w:t xml:space="preserve">and explicitly </w:t>
      </w:r>
      <w:r w:rsidR="008B3519" w:rsidRPr="001A733A">
        <w:t xml:space="preserve">stated that the IRAP </w:t>
      </w:r>
      <w:r w:rsidR="00676C7F" w:rsidRPr="001A733A">
        <w:t>is</w:t>
      </w:r>
      <w:r w:rsidR="00EC0DDE" w:rsidRPr="001A733A">
        <w:t xml:space="preserve"> </w:t>
      </w:r>
      <w:r w:rsidR="008B3519" w:rsidRPr="001A733A">
        <w:t xml:space="preserve">an implicit measure, and (2) Barnes-Holmes </w:t>
      </w:r>
      <w:r w:rsidR="00E9425F" w:rsidRPr="001A733A">
        <w:t xml:space="preserve">did not </w:t>
      </w:r>
      <w:r w:rsidR="006012D5" w:rsidRPr="001A733A">
        <w:t>“</w:t>
      </w:r>
      <w:r w:rsidR="00E9425F" w:rsidRPr="001A733A">
        <w:t xml:space="preserve">lose </w:t>
      </w:r>
      <w:r w:rsidR="008B3519" w:rsidRPr="001A733A">
        <w:t>control</w:t>
      </w:r>
      <w:r w:rsidR="006012D5" w:rsidRPr="001A733A">
        <w:t>”</w:t>
      </w:r>
      <w:r w:rsidR="008B3519" w:rsidRPr="001A733A">
        <w:t xml:space="preserve"> of the task</w:t>
      </w:r>
      <w:r w:rsidR="00CA3F53" w:rsidRPr="001A733A">
        <w:t xml:space="preserve">. Rather, </w:t>
      </w:r>
      <w:r w:rsidR="00E9425F" w:rsidRPr="001A733A">
        <w:t>h</w:t>
      </w:r>
      <w:r w:rsidR="000937F0" w:rsidRPr="001A733A">
        <w:t>e and h</w:t>
      </w:r>
      <w:r w:rsidR="00E9425F" w:rsidRPr="001A733A">
        <w:t xml:space="preserve">is </w:t>
      </w:r>
      <w:r w:rsidR="008B3519" w:rsidRPr="001A733A">
        <w:t>research group ha</w:t>
      </w:r>
      <w:r w:rsidR="00CA3F53" w:rsidRPr="001A733A">
        <w:t>ve</w:t>
      </w:r>
      <w:r w:rsidR="008B3519" w:rsidRPr="001A733A">
        <w:t xml:space="preserve"> produced the majority of all IRAP publications</w:t>
      </w:r>
      <w:r w:rsidR="00676C7F" w:rsidRPr="001A733A">
        <w:t>.</w:t>
      </w:r>
      <w:r w:rsidR="00F46F82" w:rsidRPr="001A733A">
        <w:t xml:space="preserve"> </w:t>
      </w:r>
      <w:r w:rsidR="00FC3D42" w:rsidRPr="001A733A">
        <w:t xml:space="preserve">The credibility of </w:t>
      </w:r>
      <w:r w:rsidR="00F91DAC" w:rsidRPr="001A733A">
        <w:t xml:space="preserve">Barnes-Holmes &amp; Harte’s </w:t>
      </w:r>
      <w:r w:rsidR="00F91DAC" w:rsidRPr="001A733A">
        <w:fldChar w:fldCharType="begin"/>
      </w:r>
      <w:r w:rsidR="0002241A" w:rsidRPr="001A733A">
        <w:instrText xml:space="preserve"> ADDIN ZOTERO_ITEM CSL_CITATION {"citationID":"pxSzOmPN","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F91DAC" w:rsidRPr="001A733A">
        <w:fldChar w:fldCharType="separate"/>
      </w:r>
      <w:r w:rsidR="00F91DAC" w:rsidRPr="001A733A">
        <w:t>(2022)</w:t>
      </w:r>
      <w:r w:rsidR="00F91DAC" w:rsidRPr="001A733A">
        <w:fldChar w:fldCharType="end"/>
      </w:r>
      <w:r w:rsidR="00F91DAC" w:rsidRPr="001A733A">
        <w:t xml:space="preserve"> suggestions </w:t>
      </w:r>
      <w:r w:rsidR="004B46B4">
        <w:t>regarding</w:t>
      </w:r>
      <w:r w:rsidR="00F91DAC" w:rsidRPr="001A733A">
        <w:t xml:space="preserve"> the future of </w:t>
      </w:r>
      <w:r w:rsidR="007D2FEF">
        <w:t xml:space="preserve">the </w:t>
      </w:r>
      <w:r w:rsidR="00F91DAC" w:rsidRPr="001A733A">
        <w:t xml:space="preserve">IRAP </w:t>
      </w:r>
      <w:r w:rsidR="007D2FEF">
        <w:t xml:space="preserve">is </w:t>
      </w:r>
      <w:r w:rsidR="00F91DAC" w:rsidRPr="001A733A">
        <w:t xml:space="preserve">undermined by </w:t>
      </w:r>
      <w:r w:rsidR="00FC3D42" w:rsidRPr="001A733A">
        <w:t xml:space="preserve">their inaccurate account </w:t>
      </w:r>
      <w:r w:rsidR="00F91DAC" w:rsidRPr="001A733A">
        <w:t xml:space="preserve">of its past. </w:t>
      </w:r>
      <w:r w:rsidR="00F46F82" w:rsidRPr="001A733A">
        <w:t xml:space="preserve">However, </w:t>
      </w:r>
      <w:r w:rsidR="001F6A9B" w:rsidRPr="001A733A">
        <w:t>their</w:t>
      </w:r>
      <w:r w:rsidR="00247DF4" w:rsidRPr="001A733A">
        <w:t xml:space="preserve"> </w:t>
      </w:r>
      <w:r w:rsidR="00F46F82" w:rsidRPr="001A733A">
        <w:t>analogy with Frankenstein’s monster still hold</w:t>
      </w:r>
      <w:r w:rsidR="008C0397" w:rsidRPr="001A733A">
        <w:t>s, albeit</w:t>
      </w:r>
      <w:r w:rsidR="00750E82" w:rsidRPr="001A733A">
        <w:t xml:space="preserve"> under a</w:t>
      </w:r>
      <w:r w:rsidR="004B46B4">
        <w:t>n alternative and</w:t>
      </w:r>
      <w:r w:rsidR="00750E82" w:rsidRPr="001A733A">
        <w:t xml:space="preserve"> correct reading of Shelly’s novel</w:t>
      </w:r>
      <w:r w:rsidR="00342F8D" w:rsidRPr="001A733A">
        <w:t xml:space="preserve"> as </w:t>
      </w:r>
      <w:r w:rsidR="00893734" w:rsidRPr="001A733A">
        <w:t xml:space="preserve">a cautionary tale about </w:t>
      </w:r>
      <w:r w:rsidR="00222A88">
        <w:t xml:space="preserve">scientific </w:t>
      </w:r>
      <w:r w:rsidR="00B34A9C" w:rsidRPr="001A733A">
        <w:t>recklessness</w:t>
      </w:r>
      <w:r w:rsidR="002A4290" w:rsidRPr="001A733A">
        <w:t>.</w:t>
      </w:r>
      <w:r w:rsidR="006029D8" w:rsidRPr="001A733A">
        <w:t xml:space="preserve"> </w:t>
      </w:r>
    </w:p>
    <w:p w14:paraId="73DAC2C2" w14:textId="77777777" w:rsidR="00572554" w:rsidRPr="001A733A" w:rsidRDefault="00572554" w:rsidP="00DE698B"/>
    <w:p w14:paraId="6CA83D70" w14:textId="77777777" w:rsidR="00782FBE" w:rsidRPr="001A733A" w:rsidRDefault="00782FBE" w:rsidP="00DE698B">
      <w:pPr>
        <w:sectPr w:rsidR="00782FBE" w:rsidRPr="001A733A" w:rsidSect="001A733A">
          <w:type w:val="continuous"/>
          <w:pgSz w:w="11900" w:h="16840"/>
          <w:pgMar w:top="1440" w:right="1440" w:bottom="1440" w:left="1440" w:header="708" w:footer="708" w:gutter="0"/>
          <w:cols w:space="708"/>
          <w:docGrid w:linePitch="360"/>
        </w:sectPr>
      </w:pPr>
    </w:p>
    <w:p w14:paraId="15B25A74" w14:textId="77777777" w:rsidR="001A733A" w:rsidRDefault="001A733A" w:rsidP="00DE698B">
      <w:r>
        <w:br w:type="page"/>
      </w:r>
    </w:p>
    <w:p w14:paraId="0C166861" w14:textId="77777777" w:rsidR="0027476C" w:rsidRDefault="0027476C" w:rsidP="00DE698B">
      <w:pPr>
        <w:pStyle w:val="Title1"/>
      </w:pPr>
      <w:r w:rsidRPr="001A733A">
        <w:lastRenderedPageBreak/>
        <w:t>Reply to Barnes-Holmes &amp; Harte (2022)</w:t>
      </w:r>
    </w:p>
    <w:p w14:paraId="00A525CB" w14:textId="1E633D05" w:rsidR="0027476C" w:rsidRDefault="0027476C" w:rsidP="00DE698B">
      <w:pPr>
        <w:pStyle w:val="Title1"/>
      </w:pPr>
      <w:r w:rsidRPr="001A733A">
        <w:t>“The IRAP as a Measure of Implicit Cognition:</w:t>
      </w:r>
      <w:r>
        <w:t xml:space="preserve"> </w:t>
      </w:r>
      <w:r w:rsidRPr="001A733A">
        <w:t>A Case of Frankenstein’s Monster”</w:t>
      </w:r>
    </w:p>
    <w:p w14:paraId="66804CF8" w14:textId="77777777" w:rsidR="0027476C" w:rsidRDefault="0027476C" w:rsidP="00DE698B"/>
    <w:p w14:paraId="6501ECFC" w14:textId="51B20F63" w:rsidR="00457F7C" w:rsidRPr="001A733A" w:rsidRDefault="00572554" w:rsidP="0063082D">
      <w:pPr>
        <w:jc w:val="left"/>
      </w:pPr>
      <w:r w:rsidRPr="001A733A">
        <w:t xml:space="preserve">Barnes-Holmes &amp; Harte </w:t>
      </w:r>
      <w:r w:rsidR="000C1B07" w:rsidRPr="001A733A">
        <w:fldChar w:fldCharType="begin"/>
      </w:r>
      <w:r w:rsidR="00A70C5B" w:rsidRPr="001A733A">
        <w:instrText xml:space="preserve"> ADDIN ZOTERO_ITEM CSL_CITATION {"citationID":"QEEhRqR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1A733A">
        <w:fldChar w:fldCharType="separate"/>
      </w:r>
      <w:r w:rsidR="000C1B07" w:rsidRPr="001A733A">
        <w:t>(2022)</w:t>
      </w:r>
      <w:r w:rsidR="000C1B07" w:rsidRPr="001A733A">
        <w:fldChar w:fldCharType="end"/>
      </w:r>
      <w:r w:rsidR="000C1B07" w:rsidRPr="001A733A">
        <w:t xml:space="preserve"> </w:t>
      </w:r>
      <w:r w:rsidR="00057705" w:rsidRPr="001A733A">
        <w:t xml:space="preserve">recently </w:t>
      </w:r>
      <w:r w:rsidR="000C6B74" w:rsidRPr="001A733A">
        <w:t xml:space="preserve">provided </w:t>
      </w:r>
      <w:r w:rsidR="002016A3" w:rsidRPr="001A733A">
        <w:t>their</w:t>
      </w:r>
      <w:r w:rsidR="000C6B74" w:rsidRPr="001A733A">
        <w:t xml:space="preserve"> </w:t>
      </w:r>
      <w:r w:rsidR="00692B75" w:rsidRPr="001A733A">
        <w:t>histor</w:t>
      </w:r>
      <w:r w:rsidR="002016A3" w:rsidRPr="001A733A">
        <w:t>ical account</w:t>
      </w:r>
      <w:r w:rsidR="00692B75" w:rsidRPr="001A733A">
        <w:t xml:space="preserve"> of the </w:t>
      </w:r>
      <w:r w:rsidR="000C6B74" w:rsidRPr="001A733A">
        <w:t xml:space="preserve">development and use of the </w:t>
      </w:r>
      <w:r w:rsidR="000C1B07" w:rsidRPr="001A733A">
        <w:t>Implicit Relational Assessment Procedure (IRAP)</w:t>
      </w:r>
      <w:r w:rsidR="001F2131" w:rsidRPr="001A733A">
        <w:t xml:space="preserve">. Unfortunately, their core </w:t>
      </w:r>
      <w:r w:rsidR="000666DD" w:rsidRPr="001A733A">
        <w:t>assertions</w:t>
      </w:r>
      <w:r w:rsidR="001F2131" w:rsidRPr="001A733A">
        <w:t xml:space="preserve"> are at odds with the published scientific record.</w:t>
      </w:r>
      <w:r w:rsidR="00D9727E" w:rsidRPr="001A733A">
        <w:t xml:space="preserve"> </w:t>
      </w:r>
      <w:r w:rsidR="005077D0" w:rsidRPr="001A733A">
        <w:t xml:space="preserve">As scientists </w:t>
      </w:r>
      <w:r w:rsidR="004D2E30" w:rsidRPr="001A733A">
        <w:t xml:space="preserve">generally, </w:t>
      </w:r>
      <w:r w:rsidR="005077D0" w:rsidRPr="001A733A">
        <w:t xml:space="preserve">we should be concerned with verifiable facts </w:t>
      </w:r>
      <w:r w:rsidR="00821CCF" w:rsidRPr="001A733A">
        <w:t xml:space="preserve">and avoid revisionism. As behaviorists specifically, we should take responsibility for </w:t>
      </w:r>
      <w:r w:rsidR="004B7FA7" w:rsidRPr="001A733A">
        <w:t xml:space="preserve">how we have </w:t>
      </w:r>
      <w:r w:rsidR="0076065F" w:rsidRPr="001A733A">
        <w:t>arrang</w:t>
      </w:r>
      <w:r w:rsidR="004B7FA7" w:rsidRPr="001A733A">
        <w:t xml:space="preserve">ed </w:t>
      </w:r>
      <w:r w:rsidR="0076065F" w:rsidRPr="001A733A">
        <w:t xml:space="preserve">the </w:t>
      </w:r>
      <w:r w:rsidR="00821CCF" w:rsidRPr="001A733A">
        <w:t>environment</w:t>
      </w:r>
      <w:r w:rsidR="0076065F" w:rsidRPr="001A733A">
        <w:t xml:space="preserve"> </w:t>
      </w:r>
      <w:r w:rsidR="004B7FA7" w:rsidRPr="001A733A">
        <w:t xml:space="preserve">and how </w:t>
      </w:r>
      <w:r w:rsidR="00003076">
        <w:t>this</w:t>
      </w:r>
      <w:r w:rsidR="004B7FA7" w:rsidRPr="001A733A">
        <w:t xml:space="preserve"> has </w:t>
      </w:r>
      <w:r w:rsidR="00821CCF" w:rsidRPr="001A733A">
        <w:t>influence</w:t>
      </w:r>
      <w:r w:rsidR="004B7FA7" w:rsidRPr="001A733A">
        <w:t>d</w:t>
      </w:r>
      <w:r w:rsidR="00821CCF" w:rsidRPr="001A733A">
        <w:t xml:space="preserve"> </w:t>
      </w:r>
      <w:r w:rsidR="0076065F" w:rsidRPr="001A733A">
        <w:t xml:space="preserve">the behavior of </w:t>
      </w:r>
      <w:r w:rsidR="00821CCF" w:rsidRPr="001A733A">
        <w:t>other scientists.</w:t>
      </w:r>
      <w:r w:rsidR="000A7CF4">
        <w:t xml:space="preserve"> For example, other researchers are likely to use a task as an implicit measure if we repeatedly assert that it is one. </w:t>
      </w:r>
      <w:r w:rsidR="00D9727E" w:rsidRPr="001A733A">
        <w:t>Th</w:t>
      </w:r>
      <w:r w:rsidR="00B913CB" w:rsidRPr="001A733A">
        <w:t>is</w:t>
      </w:r>
      <w:r w:rsidR="00D9727E" w:rsidRPr="001A733A">
        <w:t xml:space="preserve"> commentary </w:t>
      </w:r>
      <w:r w:rsidR="005077D0" w:rsidRPr="001A733A">
        <w:t xml:space="preserve">therefore </w:t>
      </w:r>
      <w:r w:rsidR="00D9727E" w:rsidRPr="001A733A">
        <w:t xml:space="preserve">details </w:t>
      </w:r>
      <w:r w:rsidR="0076065F" w:rsidRPr="001A733A">
        <w:t xml:space="preserve">and corrects </w:t>
      </w:r>
      <w:r w:rsidR="00D9727E" w:rsidRPr="001A733A">
        <w:t xml:space="preserve">the </w:t>
      </w:r>
      <w:r w:rsidR="005B0362" w:rsidRPr="001A733A">
        <w:t xml:space="preserve">two key </w:t>
      </w:r>
      <w:r w:rsidR="00D9727E" w:rsidRPr="001A733A">
        <w:t xml:space="preserve">inconsistencies between the </w:t>
      </w:r>
      <w:r w:rsidR="0076065F" w:rsidRPr="001A733A">
        <w:t xml:space="preserve">account provided by </w:t>
      </w:r>
      <w:r w:rsidR="00D9727E" w:rsidRPr="001A733A">
        <w:t xml:space="preserve">Barnes-Holmes &amp; Harte </w:t>
      </w:r>
      <w:r w:rsidR="00D9727E" w:rsidRPr="001A733A">
        <w:fldChar w:fldCharType="begin"/>
      </w:r>
      <w:r w:rsidR="00BB2EA8" w:rsidRPr="001A733A">
        <w:instrText xml:space="preserve"> ADDIN ZOTERO_ITEM CSL_CITATION {"citationID":"Gc9ytXHE","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1A733A">
        <w:fldChar w:fldCharType="separate"/>
      </w:r>
      <w:r w:rsidR="00D9727E" w:rsidRPr="001A733A">
        <w:t>(2022)</w:t>
      </w:r>
      <w:r w:rsidR="00D9727E" w:rsidRPr="001A733A">
        <w:fldChar w:fldCharType="end"/>
      </w:r>
      <w:r w:rsidR="00D9727E" w:rsidRPr="001A733A">
        <w:t xml:space="preserve"> and the actual contents </w:t>
      </w:r>
      <w:r w:rsidR="006D1CB6" w:rsidRPr="001A733A">
        <w:t xml:space="preserve">of </w:t>
      </w:r>
      <w:r w:rsidR="00D9727E" w:rsidRPr="001A733A">
        <w:t xml:space="preserve">Barnes-Holmes’ published </w:t>
      </w:r>
      <w:r w:rsidR="006D1CB6" w:rsidRPr="001A733A">
        <w:t xml:space="preserve">work </w:t>
      </w:r>
      <w:r w:rsidR="00D9727E" w:rsidRPr="001A733A">
        <w:t xml:space="preserve">on the IRAP. </w:t>
      </w:r>
      <w:r w:rsidR="00905785" w:rsidRPr="001A733A">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1A733A">
        <w:t>These corrections are not merely pedantic: Barnes-Holmes &amp; Harte (2022) provide</w:t>
      </w:r>
      <w:r w:rsidR="00903C62" w:rsidRPr="001A733A">
        <w:t>d</w:t>
      </w:r>
      <w:r w:rsidR="00E52215" w:rsidRPr="001A733A">
        <w:t xml:space="preserve"> a roadmap for future research based on </w:t>
      </w:r>
      <w:r w:rsidR="00633005" w:rsidRPr="001A733A">
        <w:t xml:space="preserve">their view of the past </w:t>
      </w:r>
      <w:r w:rsidR="00B27D45" w:rsidRPr="001A733A">
        <w:t>nearly two decades</w:t>
      </w:r>
      <w:r w:rsidR="00633005" w:rsidRPr="001A733A">
        <w:t xml:space="preserve"> </w:t>
      </w:r>
      <w:r w:rsidR="00B27D45" w:rsidRPr="001A733A">
        <w:t xml:space="preserve">of </w:t>
      </w:r>
      <w:r w:rsidR="00633005" w:rsidRPr="001A733A">
        <w:t xml:space="preserve">IRAP </w:t>
      </w:r>
      <w:r w:rsidR="00B27D45" w:rsidRPr="001A733A">
        <w:t>research</w:t>
      </w:r>
      <w:r w:rsidR="007A2B53" w:rsidRPr="001A733A">
        <w:t xml:space="preserve">. </w:t>
      </w:r>
      <w:r w:rsidR="00D22B2C" w:rsidRPr="001A733A">
        <w:t xml:space="preserve">If future </w:t>
      </w:r>
      <w:r w:rsidR="00F477C0" w:rsidRPr="001A733A">
        <w:t xml:space="preserve">investments into </w:t>
      </w:r>
      <w:r w:rsidR="007A2B53" w:rsidRPr="001A733A">
        <w:t xml:space="preserve">IRAP </w:t>
      </w:r>
      <w:r w:rsidR="00377326" w:rsidRPr="001A733A">
        <w:t xml:space="preserve">research </w:t>
      </w:r>
      <w:r w:rsidR="00F477C0" w:rsidRPr="001A733A">
        <w:t>are to be successful</w:t>
      </w:r>
      <w:r w:rsidR="007A2B53" w:rsidRPr="001A733A">
        <w:t xml:space="preserve"> we must build them on an accurate account of the work </w:t>
      </w:r>
      <w:r w:rsidR="00D22B2C" w:rsidRPr="001A733A">
        <w:t>to date</w:t>
      </w:r>
      <w:r w:rsidR="005C36B7" w:rsidRPr="001A733A">
        <w:t>.</w:t>
      </w:r>
      <w:r w:rsidR="00E110FD" w:rsidRPr="001A733A">
        <w:t xml:space="preserve"> </w:t>
      </w:r>
      <w:r w:rsidR="005E0395" w:rsidRPr="001A733A">
        <w:t xml:space="preserve">Indeed, the credibility of </w:t>
      </w:r>
      <w:r w:rsidR="004F293F" w:rsidRPr="001A733A">
        <w:t xml:space="preserve">any </w:t>
      </w:r>
      <w:r w:rsidR="005E0395" w:rsidRPr="001A733A">
        <w:t xml:space="preserve">recommendations for the future of the task should be informed by the accuracy of </w:t>
      </w:r>
      <w:r w:rsidR="00992317" w:rsidRPr="001A733A">
        <w:t xml:space="preserve">the </w:t>
      </w:r>
      <w:r w:rsidR="005E0395" w:rsidRPr="001A733A">
        <w:t>account of its past.</w:t>
      </w:r>
    </w:p>
    <w:p w14:paraId="38213B85" w14:textId="6DCAA66B" w:rsidR="005629C1" w:rsidRPr="001A733A" w:rsidRDefault="005629C1" w:rsidP="0063082D">
      <w:pPr>
        <w:pStyle w:val="Heading1"/>
        <w:jc w:val="left"/>
      </w:pPr>
      <w:r w:rsidRPr="001A733A">
        <w:t>Systematic review of published IRAP research</w:t>
      </w:r>
    </w:p>
    <w:p w14:paraId="498F9930" w14:textId="0A99215A" w:rsidR="006B4E43" w:rsidRDefault="006B4E43" w:rsidP="0063082D">
      <w:pPr>
        <w:jc w:val="left"/>
      </w:pPr>
      <w:r w:rsidRPr="00DE698B">
        <w:t>Barnes</w:t>
      </w:r>
      <w:r w:rsidRPr="001A733A">
        <w:t xml:space="preserve">-Holmes &amp; Harte’s </w:t>
      </w:r>
      <w:r w:rsidRPr="001A733A">
        <w:fldChar w:fldCharType="begin"/>
      </w:r>
      <w:r w:rsidRPr="001A733A">
        <w:instrText xml:space="preserve"> ADDIN ZOTERO_ITEM CSL_CITATION {"citationID":"FG0pA0LL","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1A733A">
        <w:fldChar w:fldCharType="separate"/>
      </w:r>
      <w:r w:rsidRPr="001A733A">
        <w:t>(2022)</w:t>
      </w:r>
      <w:r w:rsidRPr="001A733A">
        <w:fldChar w:fldCharType="end"/>
      </w:r>
      <w:r w:rsidRPr="001A733A">
        <w:t xml:space="preserve"> claims were therefore testing using a systematic review of the published IRAP literature (2006 to 2022, in English, listed in the Web of </w:t>
      </w:r>
      <w:r w:rsidRPr="001A733A">
        <w:lastRenderedPageBreak/>
        <w:t xml:space="preserve">Science or </w:t>
      </w:r>
      <w:proofErr w:type="spellStart"/>
      <w:r w:rsidRPr="001A733A">
        <w:t>psycINFO</w:t>
      </w:r>
      <w:proofErr w:type="spellEnd"/>
      <w:r w:rsidRPr="001A733A">
        <w:t xml:space="preserve"> databases). Full details of the systematic review, including Boolean search strings, all materials necessary to reproduce, reuse, or update the review, all data, and R code to reproduce the analyses are available in the supplementary materials (</w:t>
      </w:r>
      <w:hyperlink r:id="rId10" w:history="1">
        <w:r w:rsidRPr="001A733A">
          <w:rPr>
            <w:rStyle w:val="Hyperlink"/>
          </w:rPr>
          <w:t>osf.io/3bp84</w:t>
        </w:r>
      </w:hyperlink>
      <w:r w:rsidRPr="001A733A">
        <w:rPr>
          <w:rStyle w:val="Hyperlink"/>
        </w:rPr>
        <w:t>)</w:t>
      </w:r>
      <w:r w:rsidRPr="001A733A">
        <w:t xml:space="preserve">. A PRISMA flow chart </w:t>
      </w:r>
      <w:r w:rsidR="00FC37BD" w:rsidRPr="001A733A">
        <w:t xml:space="preserve">detailing all exclusions </w:t>
      </w:r>
      <w:r w:rsidR="00854AFC" w:rsidRPr="001A733A">
        <w:t>can be found in Figure 1</w:t>
      </w:r>
      <w:r w:rsidR="00FC37BD" w:rsidRPr="001A733A">
        <w:t xml:space="preserve"> </w:t>
      </w:r>
      <w:r w:rsidR="00FC37BD" w:rsidRPr="001A733A">
        <w:fldChar w:fldCharType="begin"/>
      </w:r>
      <w:r w:rsidR="00FC37BD" w:rsidRPr="001A733A">
        <w:instrText xml:space="preserve"> ADDIN ZOTERO_ITEM CSL_CITATION {"citationID":"fxbsvlGo","properties":{"formattedCitation":"(Moher et al., 2009)","plainCitation":"(Moher et al., 2009)","noteIndex":0},"citationItems":[{"id":1664,"uris":["http://zotero.org/users/1687755/items/TRZASPIG"],"itemData":{"id":1664,"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00FC37BD" w:rsidRPr="001A733A">
        <w:fldChar w:fldCharType="separate"/>
      </w:r>
      <w:r w:rsidR="00FC37BD" w:rsidRPr="001A733A">
        <w:rPr>
          <w:noProof/>
        </w:rPr>
        <w:t>(Moher et al., 2009)</w:t>
      </w:r>
      <w:r w:rsidR="00FC37BD" w:rsidRPr="001A733A">
        <w:fldChar w:fldCharType="end"/>
      </w:r>
      <w:r w:rsidR="00854AFC" w:rsidRPr="001A733A">
        <w:t>.</w:t>
      </w:r>
      <w:r w:rsidRPr="001A733A">
        <w:t xml:space="preserve"> 155 articles and book chapters that used the IRAP were found. </w:t>
      </w:r>
    </w:p>
    <w:p w14:paraId="2FA122AF" w14:textId="53BC54C3" w:rsidR="008D74ED" w:rsidRDefault="008D74ED" w:rsidP="00DE698B"/>
    <w:p w14:paraId="1ABA7FD7" w14:textId="77777777" w:rsidR="008D74ED" w:rsidRPr="001A733A" w:rsidRDefault="008D74ED" w:rsidP="008D74ED">
      <w:pPr>
        <w:ind w:firstLine="0"/>
      </w:pPr>
      <w:r w:rsidRPr="001A733A">
        <w:rPr>
          <w:b/>
          <w:bCs/>
        </w:rPr>
        <w:t>Figure 1.</w:t>
      </w:r>
      <w:r w:rsidRPr="001A733A">
        <w:t xml:space="preserve"> PRISMA flow chart for systematic review</w:t>
      </w:r>
    </w:p>
    <w:p w14:paraId="7FC71BEA" w14:textId="77777777" w:rsidR="008D74ED" w:rsidRPr="001A733A" w:rsidRDefault="008D74ED" w:rsidP="008D74ED">
      <w:pPr>
        <w:ind w:firstLine="0"/>
        <w:jc w:val="center"/>
      </w:pPr>
      <w:r w:rsidRPr="001A733A">
        <w:rPr>
          <w:noProof/>
        </w:rPr>
        <w:drawing>
          <wp:inline distT="0" distB="0" distL="0" distR="0" wp14:anchorId="1486E4C9" wp14:editId="242643F6">
            <wp:extent cx="4083269" cy="40517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93533" cy="4061973"/>
                    </a:xfrm>
                    <a:prstGeom prst="rect">
                      <a:avLst/>
                    </a:prstGeom>
                  </pic:spPr>
                </pic:pic>
              </a:graphicData>
            </a:graphic>
          </wp:inline>
        </w:drawing>
      </w:r>
    </w:p>
    <w:p w14:paraId="7B0C97B9" w14:textId="2D25A113" w:rsidR="008D74ED" w:rsidRDefault="008D74ED" w:rsidP="008D74ED">
      <w:pPr>
        <w:ind w:firstLine="0"/>
      </w:pPr>
    </w:p>
    <w:p w14:paraId="17A11BF7" w14:textId="77777777" w:rsidR="008D74ED" w:rsidRPr="001A733A" w:rsidRDefault="008D74ED" w:rsidP="00DE698B"/>
    <w:p w14:paraId="4DC24145" w14:textId="41B270CB" w:rsidR="00EF6B30" w:rsidRPr="001A733A" w:rsidRDefault="009E0C15" w:rsidP="00DE698B">
      <w:pPr>
        <w:pStyle w:val="Heading1"/>
      </w:pPr>
      <w:r w:rsidRPr="001A733A">
        <w:t>Barnes-Holmes</w:t>
      </w:r>
      <w:r w:rsidR="00A43FCD" w:rsidRPr="001A733A">
        <w:t xml:space="preserve"> </w:t>
      </w:r>
      <w:r w:rsidR="00C154C7" w:rsidRPr="001A733A">
        <w:t xml:space="preserve">consistently stated that </w:t>
      </w:r>
      <w:r w:rsidR="00770D8F" w:rsidRPr="001A733A">
        <w:t xml:space="preserve">the IRAP </w:t>
      </w:r>
      <w:r w:rsidR="00717044" w:rsidRPr="001A733A">
        <w:t>was created as</w:t>
      </w:r>
      <w:r w:rsidR="00C154C7" w:rsidRPr="001A733A">
        <w:t xml:space="preserve"> an </w:t>
      </w:r>
      <w:r w:rsidR="00A43FCD" w:rsidRPr="001A733A">
        <w:t>implicit measure</w:t>
      </w:r>
    </w:p>
    <w:p w14:paraId="246B6841" w14:textId="77777777" w:rsidR="000313E3" w:rsidRDefault="007B1AC0" w:rsidP="000313E3">
      <w:pPr>
        <w:pStyle w:val="NormalWeb"/>
        <w:ind w:firstLine="720"/>
        <w:jc w:val="left"/>
      </w:pPr>
      <w:r w:rsidRPr="001A733A">
        <w:t xml:space="preserve">Claim 1: </w:t>
      </w:r>
      <w:r w:rsidR="00EF6B30" w:rsidRPr="001A733A">
        <w:t>“</w:t>
      </w:r>
      <w:r w:rsidR="00541647" w:rsidRPr="001A733A">
        <w:t>T</w:t>
      </w:r>
      <w:r w:rsidR="00EF6B30" w:rsidRPr="001A733A">
        <w:t>he IRAP did not start out as a measure of implicit cognition” (</w:t>
      </w:r>
      <w:r w:rsidRPr="001A733A">
        <w:t xml:space="preserve">Barnes-Holmes &amp; Harte, 2022, </w:t>
      </w:r>
      <w:r w:rsidR="00EF6B30" w:rsidRPr="001A733A">
        <w:t xml:space="preserve">pp. 5-6). </w:t>
      </w:r>
      <w:r w:rsidR="00451BBB" w:rsidRPr="001A733A">
        <w:rPr>
          <w:rFonts w:eastAsia="Times New Roman"/>
          <w:kern w:val="0"/>
          <w:lang w:eastAsia="zh-CN"/>
        </w:rPr>
        <w:t>On the contrary</w:t>
      </w:r>
      <w:r w:rsidR="00EF1A55" w:rsidRPr="001A733A">
        <w:rPr>
          <w:rFonts w:eastAsia="Times New Roman"/>
          <w:kern w:val="0"/>
          <w:lang w:eastAsia="zh-CN"/>
        </w:rPr>
        <w:t xml:space="preserve">, </w:t>
      </w:r>
      <w:r w:rsidR="00884CB9" w:rsidRPr="001A733A">
        <w:t xml:space="preserve">the early IRAP literature is very explicit that it was created </w:t>
      </w:r>
      <w:r w:rsidR="00BF576E" w:rsidRPr="001A733A">
        <w:t xml:space="preserve">and used </w:t>
      </w:r>
      <w:r w:rsidR="00884CB9" w:rsidRPr="001A733A">
        <w:t xml:space="preserve">as one. </w:t>
      </w:r>
      <w:r w:rsidR="000313E3" w:rsidRPr="001A733A">
        <w:t xml:space="preserve">The first IRAP publication, Barnes-Holmes et al. </w:t>
      </w:r>
      <w:r w:rsidR="000313E3" w:rsidRPr="001A733A">
        <w:fldChar w:fldCharType="begin"/>
      </w:r>
      <w:r w:rsidR="000313E3" w:rsidRPr="001A733A">
        <w:instrText xml:space="preserve"> ADDIN ZOTERO_ITEM CSL_CITATION {"citationID":"OiA3pveh","properties":{"formattedCitation":"(2006)","plainCitation":"(2006)","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000313E3" w:rsidRPr="001A733A">
        <w:fldChar w:fldCharType="separate"/>
      </w:r>
      <w:r w:rsidR="000313E3" w:rsidRPr="001A733A">
        <w:rPr>
          <w:noProof/>
        </w:rPr>
        <w:t>(2006)</w:t>
      </w:r>
      <w:r w:rsidR="000313E3" w:rsidRPr="001A733A">
        <w:fldChar w:fldCharType="end"/>
      </w:r>
      <w:r w:rsidR="000313E3" w:rsidRPr="001A733A">
        <w:t xml:space="preserve">, </w:t>
      </w:r>
      <w:r w:rsidR="000313E3" w:rsidRPr="001A733A">
        <w:lastRenderedPageBreak/>
        <w:t xml:space="preserve">was subtitled “Developing the Implicit Relational Assessment Procedure (IRAP) as a direct measure of implicit beliefs” and </w:t>
      </w:r>
      <w:r w:rsidR="000313E3">
        <w:t xml:space="preserve">furthermore </w:t>
      </w:r>
      <w:r w:rsidR="000313E3" w:rsidRPr="001A733A">
        <w:t>stated that “the IRAP provides a measure of implicit beliefs” (p. 173).</w:t>
      </w:r>
      <w:r w:rsidR="000313E3">
        <w:t xml:space="preserve"> Some might argue that this alone is sufficient to settle the question of whether the IRAP began as an implicit measure.</w:t>
      </w:r>
      <w:r w:rsidR="000313E3" w:rsidRPr="001A733A">
        <w:t xml:space="preserve"> </w:t>
      </w:r>
    </w:p>
    <w:p w14:paraId="4DABF447" w14:textId="17ACF000" w:rsidR="00EF1A55" w:rsidRPr="001A733A" w:rsidRDefault="000313E3" w:rsidP="000313E3">
      <w:pPr>
        <w:pStyle w:val="NormalWeb"/>
        <w:ind w:firstLine="720"/>
        <w:jc w:val="left"/>
      </w:pPr>
      <w:r>
        <w:t xml:space="preserve">To demonstrate that this wasn’t an isolated claim, I provide quotes from each of the first ten </w:t>
      </w:r>
      <w:r w:rsidR="00E03089" w:rsidRPr="001A733A">
        <w:t>published IRAP articles and book chapters</w:t>
      </w:r>
      <w:r w:rsidR="006012D5" w:rsidRPr="001A733A">
        <w:t xml:space="preserve"> of which </w:t>
      </w:r>
      <w:r w:rsidR="00EF1A55" w:rsidRPr="001A733A">
        <w:t>Barnes-Holmes was a co-autho</w:t>
      </w:r>
      <w:r w:rsidR="006012D5" w:rsidRPr="001A733A">
        <w:t>r</w:t>
      </w:r>
      <w:r>
        <w:t xml:space="preserve">. </w:t>
      </w:r>
      <w:r w:rsidR="00EF1A55" w:rsidRPr="001A733A">
        <w:t xml:space="preserve">McKenna et al. </w:t>
      </w:r>
      <w:r w:rsidR="00EF1A55" w:rsidRPr="001A733A">
        <w:fldChar w:fldCharType="begin"/>
      </w:r>
      <w:r w:rsidR="00EF1A55" w:rsidRPr="001A733A">
        <w:instrText xml:space="preserve"> ADDIN ZOTERO_ITEM CSL_CITATION {"citationID":"bhGEyRQr","properties":{"formattedCitation":"(2007)","plainCitation":"(2007)","noteIndex":0},"citationItems":[{"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ppress-author":true}],"schema":"https://github.com/citation-style-language/schema/raw/master/csl-citation.json"} </w:instrText>
      </w:r>
      <w:r w:rsidR="00EF1A55" w:rsidRPr="001A733A">
        <w:fldChar w:fldCharType="separate"/>
      </w:r>
      <w:r w:rsidR="00EF1A55" w:rsidRPr="001A733A">
        <w:rPr>
          <w:noProof/>
        </w:rPr>
        <w:t>(2007)</w:t>
      </w:r>
      <w:r w:rsidR="00EF1A55" w:rsidRPr="001A733A">
        <w:fldChar w:fldCharType="end"/>
      </w:r>
      <w:r w:rsidR="00F63E8F" w:rsidRPr="001A733A">
        <w:t xml:space="preserve"> stated</w:t>
      </w:r>
      <w:r w:rsidR="009B302B" w:rsidRPr="001A733A">
        <w:t>,</w:t>
      </w:r>
      <w:r w:rsidR="00F63E8F" w:rsidRPr="001A733A">
        <w:t xml:space="preserve"> “another procedure for assessing implicit </w:t>
      </w:r>
      <w:r w:rsidR="00744AD0" w:rsidRPr="001A733A">
        <w:t xml:space="preserve">cognitions has been proposed, the Implicit Relational Assessment Procedure” (p. 254), and “the current </w:t>
      </w:r>
      <w:r w:rsidR="00F63E8F" w:rsidRPr="001A733A">
        <w:t xml:space="preserve">findings provide some support for the IRAP as an implicit measure” (p. 267). </w:t>
      </w:r>
      <w:r w:rsidR="00780DBC" w:rsidRPr="001A733A">
        <w:t xml:space="preserve">Cullen &amp; Barnes-Holmes </w:t>
      </w:r>
      <w:r w:rsidR="00780DBC" w:rsidRPr="001A733A">
        <w:fldChar w:fldCharType="begin"/>
      </w:r>
      <w:r w:rsidR="00780DBC" w:rsidRPr="001A733A">
        <w:instrText xml:space="preserve"> ADDIN ZOTERO_ITEM CSL_CITATION {"citationID":"ETEao00z","properties":{"formattedCitation":"(2008)","plainCitation":"(2008)","noteIndex":0},"citationItems":[{"id":10826,"uris":["http://zotero.org/users/1687755/items/SW5N2RT6"],"itemData":{"id":10826,"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rsidRPr="001A733A">
        <w:fldChar w:fldCharType="separate"/>
      </w:r>
      <w:r w:rsidR="00780DBC" w:rsidRPr="001A733A">
        <w:rPr>
          <w:noProof/>
        </w:rPr>
        <w:t>(2008)</w:t>
      </w:r>
      <w:r w:rsidR="00780DBC" w:rsidRPr="001A733A">
        <w:fldChar w:fldCharType="end"/>
      </w:r>
      <w:r w:rsidR="00780DBC" w:rsidRPr="001A733A">
        <w:t xml:space="preserve"> stated</w:t>
      </w:r>
      <w:r w:rsidR="00564D72" w:rsidRPr="001A733A">
        <w:t xml:space="preserve"> “it is prudent to develop additional methodologies that aim to provide relatively direct measures of implicit cognition. One such methodology has recently been offered: the Implicit Relational Assessment Procedure” (p. 35)</w:t>
      </w:r>
      <w:r w:rsidR="00833A8A" w:rsidRPr="001A733A">
        <w:t xml:space="preserve">. Barnes-Holmes et al. </w:t>
      </w:r>
      <w:r w:rsidR="00833A8A" w:rsidRPr="001A733A">
        <w:fldChar w:fldCharType="begin"/>
      </w:r>
      <w:r w:rsidR="00833A8A" w:rsidRPr="001A733A">
        <w:instrText xml:space="preserve"> ADDIN ZOTERO_ITEM CSL_CITATION {"citationID":"gsRlIaQG","properties":{"formattedCitation":"(2008)","plainCitation":"(2008)","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1A733A">
        <w:fldChar w:fldCharType="separate"/>
      </w:r>
      <w:r w:rsidR="00833A8A" w:rsidRPr="001A733A">
        <w:rPr>
          <w:noProof/>
        </w:rPr>
        <w:t>(2008)</w:t>
      </w:r>
      <w:r w:rsidR="00833A8A" w:rsidRPr="001A733A">
        <w:fldChar w:fldCharType="end"/>
      </w:r>
      <w:r w:rsidR="00833A8A" w:rsidRPr="001A733A">
        <w:t xml:space="preserve"> stated</w:t>
      </w:r>
      <w:r w:rsidR="00716592" w:rsidRPr="001A733A">
        <w:t>,</w:t>
      </w:r>
      <w:r w:rsidR="00833A8A" w:rsidRPr="001A733A">
        <w:t xml:space="preserve"> “the IRAP meets the second two criteria for an implicit measure” (p. 512). Chan et al. </w:t>
      </w:r>
      <w:r w:rsidR="00833A8A" w:rsidRPr="001A733A">
        <w:fldChar w:fldCharType="begin"/>
      </w:r>
      <w:r w:rsidR="00520BDA" w:rsidRPr="001A733A">
        <w:instrText xml:space="preserve"> ADDIN ZOTERO_ITEM CSL_CITATION {"citationID":"gsCcV36w","properties":{"formattedCitation":"(2009)","plainCitation":"(2009)","noteIndex":0},"citationItems":[{"id":3655,"uris":["http://zotero.org/users/1687755/items/HBZRS6Z5"],"itemData":{"id":3655,"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1A733A">
        <w:fldChar w:fldCharType="separate"/>
      </w:r>
      <w:r w:rsidR="00833A8A" w:rsidRPr="001A733A">
        <w:rPr>
          <w:noProof/>
        </w:rPr>
        <w:t>(2009)</w:t>
      </w:r>
      <w:r w:rsidR="00833A8A" w:rsidRPr="001A733A">
        <w:fldChar w:fldCharType="end"/>
      </w:r>
      <w:r w:rsidR="00833A8A" w:rsidRPr="001A733A">
        <w:t xml:space="preserve"> refer</w:t>
      </w:r>
      <w:r w:rsidR="00935344" w:rsidRPr="001A733A">
        <w:t>red</w:t>
      </w:r>
      <w:r w:rsidR="00833A8A" w:rsidRPr="001A733A">
        <w:t xml:space="preserve"> to the IRAP as an implicit measure in their title and stated</w:t>
      </w:r>
      <w:r w:rsidR="009B302B" w:rsidRPr="001A733A">
        <w:t>,</w:t>
      </w:r>
      <w:r w:rsidR="00833A8A" w:rsidRPr="001A733A">
        <w:t xml:space="preserve"> “The current article reports the findings from two preliminary experiments investigating … the Implicit Relational Association Procedure (IRAP) as measures of implicit attitudes in the domain of work and leisure … The results support the use of the IRAP as a measure of implicit attitudes” (p. 317). Dawson et al. </w:t>
      </w:r>
      <w:r w:rsidR="00833A8A" w:rsidRPr="001A733A">
        <w:fldChar w:fldCharType="begin"/>
      </w:r>
      <w:r w:rsidR="00520BDA" w:rsidRPr="001A733A">
        <w:instrText xml:space="preserve"> ADDIN ZOTERO_ITEM CSL_CITATION {"citationID":"wkbwuudl","properties":{"formattedCitation":"(2009)","plainCitation":"(2009)","noteIndex":0},"citationItems":[{"id":3687,"uris":["http://zotero.org/users/1687755/items/Z2VKAYVL"],"itemData":{"id":368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1A733A">
        <w:fldChar w:fldCharType="separate"/>
      </w:r>
      <w:r w:rsidR="00833A8A" w:rsidRPr="001A733A">
        <w:rPr>
          <w:noProof/>
        </w:rPr>
        <w:t>(2009)</w:t>
      </w:r>
      <w:r w:rsidR="00833A8A" w:rsidRPr="001A733A">
        <w:fldChar w:fldCharType="end"/>
      </w:r>
      <w:r w:rsidR="00833A8A" w:rsidRPr="001A733A">
        <w:t xml:space="preserve"> also refer</w:t>
      </w:r>
      <w:r w:rsidR="00935344" w:rsidRPr="001A733A">
        <w:t>red</w:t>
      </w:r>
      <w:r w:rsidR="00833A8A" w:rsidRPr="001A733A">
        <w:t xml:space="preserve"> to the IRAP as an implicit measure in their title and stated</w:t>
      </w:r>
      <w:r w:rsidR="009B302B" w:rsidRPr="001A733A">
        <w:t>,</w:t>
      </w:r>
      <w:r w:rsidR="00833A8A" w:rsidRPr="001A733A">
        <w:t xml:space="preserve"> “The aim of the present study was to determine if the IRAP would be more effective at revealing sexual offenders’ implicit beliefs about children than an explicit (questionnaire-based) methodology” (p. 63). </w:t>
      </w:r>
      <w:r w:rsidR="008F216E" w:rsidRPr="001A733A">
        <w:t xml:space="preserve">Vahey et al. </w:t>
      </w:r>
      <w:r w:rsidR="008F216E" w:rsidRPr="001A733A">
        <w:fldChar w:fldCharType="begin"/>
      </w:r>
      <w:r w:rsidR="00520BDA" w:rsidRPr="001A733A">
        <w:instrText xml:space="preserve"> ADDIN ZOTERO_ITEM CSL_CITATION {"citationID":"9Nf1SGFc","properties":{"formattedCitation":"(2009)","plainCitation":"(2009)","noteIndex":0},"citationItems":[{"id":3700,"uris":["http://zotero.org/users/1687755/items/RTY6HHRV"],"itemData":{"id":370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1A733A">
        <w:fldChar w:fldCharType="separate"/>
      </w:r>
      <w:r w:rsidR="008F216E" w:rsidRPr="001A733A">
        <w:rPr>
          <w:noProof/>
        </w:rPr>
        <w:t>(2009)</w:t>
      </w:r>
      <w:r w:rsidR="008F216E" w:rsidRPr="001A733A">
        <w:fldChar w:fldCharType="end"/>
      </w:r>
      <w:r w:rsidR="008F216E" w:rsidRPr="001A733A">
        <w:t xml:space="preserve"> stated the IRAP was “used with all participants to measure implicit self-esteem” (p. 374). </w:t>
      </w:r>
      <w:r w:rsidR="006160E6" w:rsidRPr="001A733A">
        <w:t xml:space="preserve">Barnes-Holmes et al. </w:t>
      </w:r>
      <w:r w:rsidR="006160E6" w:rsidRPr="001A733A">
        <w:fldChar w:fldCharType="begin"/>
      </w:r>
      <w:r w:rsidR="00520BDA" w:rsidRPr="001A733A">
        <w:instrText xml:space="preserve"> ADDIN ZOTERO_ITEM CSL_CITATION {"citationID":"JDATMNZl","properties":{"formattedCitation":"(2009)","plainCitation":"(2009)","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1A733A">
        <w:fldChar w:fldCharType="separate"/>
      </w:r>
      <w:r w:rsidR="006160E6" w:rsidRPr="001A733A">
        <w:rPr>
          <w:noProof/>
        </w:rPr>
        <w:t>(2009)</w:t>
      </w:r>
      <w:r w:rsidR="006160E6" w:rsidRPr="001A733A">
        <w:fldChar w:fldCharType="end"/>
      </w:r>
      <w:r w:rsidR="006160E6" w:rsidRPr="001A733A">
        <w:t xml:space="preserve"> stated that their “findings support the IRAP as a potentially useful measure of implicit attitudes.” (p. 389). Power et al. </w:t>
      </w:r>
      <w:r w:rsidR="006160E6" w:rsidRPr="001A733A">
        <w:fldChar w:fldCharType="begin"/>
      </w:r>
      <w:r w:rsidR="006160E6" w:rsidRPr="001A733A">
        <w:instrText xml:space="preserve"> ADDIN ZOTERO_ITEM CSL_CITATION {"citationID":"rWq9NXt2","properties":{"formattedCitation":"(2009)","plainCitation":"(2009)","noteIndex":0},"citationItems":[{"id":1463,"uris":["http://zotero.org/users/1687755/items/K6GESBS3"],"itemData":{"id":1463,"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1A733A">
        <w:fldChar w:fldCharType="separate"/>
      </w:r>
      <w:r w:rsidR="006160E6" w:rsidRPr="001A733A">
        <w:rPr>
          <w:noProof/>
        </w:rPr>
        <w:t>(2009)</w:t>
      </w:r>
      <w:r w:rsidR="006160E6" w:rsidRPr="001A733A">
        <w:fldChar w:fldCharType="end"/>
      </w:r>
      <w:r w:rsidR="006160E6" w:rsidRPr="001A733A">
        <w:t xml:space="preserve"> referred to the IRAP as an implicit measure in their title and that the IRAP “was designed to examine implicit beliefs or attitudes” (p. 621). </w:t>
      </w:r>
      <w:r w:rsidR="00083611" w:rsidRPr="001A733A">
        <w:lastRenderedPageBreak/>
        <w:t xml:space="preserve">Cullen et al. </w:t>
      </w:r>
      <w:r w:rsidR="00083611" w:rsidRPr="001A733A">
        <w:fldChar w:fldCharType="begin"/>
      </w:r>
      <w:r w:rsidR="00520BDA" w:rsidRPr="001A733A">
        <w:instrText xml:space="preserve"> ADDIN ZOTERO_ITEM CSL_CITATION {"citationID":"pZHKu7m7","properties":{"formattedCitation":"(2009)","plainCitation":"(2009)","noteIndex":0},"citationItems":[{"id":3734,"uris":["http://zotero.org/users/1687755/items/9HH33WL4"],"itemData":{"id":3734,"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1A733A">
        <w:fldChar w:fldCharType="separate"/>
      </w:r>
      <w:r w:rsidR="001B469C" w:rsidRPr="001A733A">
        <w:rPr>
          <w:noProof/>
        </w:rPr>
        <w:t>(2009)</w:t>
      </w:r>
      <w:r w:rsidR="00083611" w:rsidRPr="001A733A">
        <w:fldChar w:fldCharType="end"/>
      </w:r>
      <w:r w:rsidR="001B469C" w:rsidRPr="001A733A">
        <w:t xml:space="preserve"> stated “at the very least, therefore, the current findings indicate that the IRAP could provide a possibly useful alternative to the IAT” (p. 611).</w:t>
      </w:r>
      <w:r w:rsidR="002526BA" w:rsidRPr="001A733A">
        <w:t xml:space="preserve"> </w:t>
      </w:r>
    </w:p>
    <w:p w14:paraId="3F614F23" w14:textId="15F7EA3F" w:rsidR="00C32344" w:rsidRPr="001A733A" w:rsidRDefault="00264FE8" w:rsidP="0063082D">
      <w:pPr>
        <w:pStyle w:val="NormalWeb"/>
        <w:ind w:firstLine="720"/>
        <w:jc w:val="left"/>
        <w:rPr>
          <w:lang w:val="en-GB"/>
        </w:rPr>
      </w:pPr>
      <w:r w:rsidRPr="001A733A">
        <w:t xml:space="preserve">Barnes-Holmes continued to refer to the IRAP as an implicit measure for </w:t>
      </w:r>
      <w:r w:rsidR="00CC2799" w:rsidRPr="001A733A">
        <w:t xml:space="preserve">over a </w:t>
      </w:r>
      <w:r w:rsidRPr="001A733A">
        <w:t>decade. In ord</w:t>
      </w:r>
      <w:r w:rsidR="00990A68" w:rsidRPr="001A733A">
        <w:t>er</w:t>
      </w:r>
      <w:r w:rsidRPr="001A733A">
        <w:t xml:space="preserve"> to not labor the point</w:t>
      </w:r>
      <w:r w:rsidR="007C18F7" w:rsidRPr="001A733A">
        <w:t>,</w:t>
      </w:r>
      <w:r w:rsidRPr="001A733A">
        <w:t xml:space="preserve"> I provide </w:t>
      </w:r>
      <w:r w:rsidR="00D23B3E" w:rsidRPr="001A733A">
        <w:t xml:space="preserve">quotes from </w:t>
      </w:r>
      <w:r w:rsidR="00D56B20">
        <w:t xml:space="preserve">just </w:t>
      </w:r>
      <w:r w:rsidRPr="001A733A">
        <w:t xml:space="preserve">one </w:t>
      </w:r>
      <w:r w:rsidR="00F91F05" w:rsidRPr="001A733A">
        <w:t xml:space="preserve">publication </w:t>
      </w:r>
      <w:r w:rsidR="00277B84" w:rsidRPr="001A733A">
        <w:t xml:space="preserve">co-authored by Barnes-Holmes </w:t>
      </w:r>
      <w:r w:rsidRPr="001A733A">
        <w:t>per year</w:t>
      </w:r>
      <w:r w:rsidR="00990A68" w:rsidRPr="001A733A">
        <w:t xml:space="preserve">: </w:t>
      </w:r>
      <w:r w:rsidR="00990A68" w:rsidRPr="001A733A">
        <w:rPr>
          <w:lang w:val="en-GB"/>
        </w:rPr>
        <w:t xml:space="preserve">“it would also seem prudent to attempt to develop additional methodologies that aim to provide relatively direct measures of implicit cognition. The IRAP may be one such method” </w:t>
      </w:r>
      <w:r w:rsidR="00990A68" w:rsidRPr="001A733A">
        <w:rPr>
          <w:lang w:val="en-GB"/>
        </w:rPr>
        <w:fldChar w:fldCharType="begin"/>
      </w:r>
      <w:r w:rsidR="00F91F05" w:rsidRPr="001A733A">
        <w:rPr>
          <w:lang w:val="en-GB"/>
        </w:rPr>
        <w:instrText xml:space="preserve"> ADDIN ZOTERO_ITEM CSL_CITATION {"citationID":"ahDRkVRe","properties":{"formattedCitation":"(Barnes-Holmes et al., 2010, p. 45)","plainCitation":"(Barnes-Holmes et al., 2010, p. 45)","noteIndex":0},"citationItems":[{"id":1365,"uris":["http://zotero.org/users/1687755/items/JUG5HCKM"],"itemData":{"id":1365,"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1A733A">
        <w:rPr>
          <w:lang w:val="en-GB"/>
        </w:rPr>
        <w:fldChar w:fldCharType="separate"/>
      </w:r>
      <w:r w:rsidR="00F91F05" w:rsidRPr="001A733A">
        <w:rPr>
          <w:noProof/>
          <w:lang w:val="en-GB"/>
        </w:rPr>
        <w:t>(Barnes-Holmes et al., 2010, p. 45)</w:t>
      </w:r>
      <w:r w:rsidR="00990A68" w:rsidRPr="001A733A">
        <w:rPr>
          <w:lang w:val="en-GB"/>
        </w:rPr>
        <w:fldChar w:fldCharType="end"/>
      </w:r>
      <w:r w:rsidR="00990A68" w:rsidRPr="001A733A">
        <w:rPr>
          <w:lang w:val="en-GB"/>
        </w:rPr>
        <w:t>; “The Implicit Relational Assessment Procedure (IRAP) is an implicit measure</w:t>
      </w:r>
      <w:r w:rsidR="00F91F05" w:rsidRPr="001A733A">
        <w:rPr>
          <w:lang w:val="en-GB"/>
        </w:rPr>
        <w:t xml:space="preserve">” </w:t>
      </w:r>
      <w:r w:rsidR="00F91F05" w:rsidRPr="001A733A">
        <w:rPr>
          <w:lang w:val="en-GB"/>
        </w:rPr>
        <w:fldChar w:fldCharType="begin"/>
      </w:r>
      <w:r w:rsidR="00F91F05" w:rsidRPr="001A733A">
        <w:rPr>
          <w:lang w:val="en-GB"/>
        </w:rPr>
        <w:instrText xml:space="preserve"> ADDIN ZOTERO_ITEM CSL_CITATION {"citationID":"USK0P39D","properties":{"formattedCitation":"(Campbell et al., 2011, p. 378)","plainCitation":"(Campbell et al., 2011, p. 378)","noteIndex":0},"citationItems":[{"id":1801,"uris":["http://zotero.org/users/1687755/items/78JHS4X2"],"itemData":{"id":180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1A733A">
        <w:rPr>
          <w:lang w:val="en-GB"/>
        </w:rPr>
        <w:fldChar w:fldCharType="separate"/>
      </w:r>
      <w:r w:rsidR="00F91F05" w:rsidRPr="001A733A">
        <w:rPr>
          <w:noProof/>
          <w:lang w:val="en-GB"/>
        </w:rPr>
        <w:t>(Campbell et al., 2011, p. 378)</w:t>
      </w:r>
      <w:r w:rsidR="00F91F05" w:rsidRPr="001A733A">
        <w:rPr>
          <w:lang w:val="en-GB"/>
        </w:rPr>
        <w:fldChar w:fldCharType="end"/>
      </w:r>
      <w:r w:rsidR="00F91F05" w:rsidRPr="001A733A">
        <w:rPr>
          <w:lang w:val="en-GB"/>
        </w:rPr>
        <w:t>;</w:t>
      </w:r>
      <w:r w:rsidR="00990A68" w:rsidRPr="001A733A">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1A733A">
        <w:rPr>
          <w:lang w:val="en-GB"/>
        </w:rPr>
        <w:fldChar w:fldCharType="begin"/>
      </w:r>
      <w:r w:rsidR="00F91F05" w:rsidRPr="001A733A">
        <w:rPr>
          <w:lang w:val="en-GB"/>
        </w:rPr>
        <w:instrText xml:space="preserve"> ADDIN ZOTERO_ITEM CSL_CITATION {"citationID":"Q631fd4y","properties":{"formattedCitation":"(Hussey &amp; Barnes-Holmes, 2012, p. 573)","plainCitation":"(Hussey &amp; Barnes-Holmes, 2012, p. 573)","noteIndex":0},"citationItems":[{"id":1390,"uris":["http://zotero.org/users/1687755/items/JN2Z847C"],"itemData":{"id":1390,"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1A733A">
        <w:rPr>
          <w:lang w:val="en-GB"/>
        </w:rPr>
        <w:fldChar w:fldCharType="separate"/>
      </w:r>
      <w:r w:rsidR="00F91F05" w:rsidRPr="001A733A">
        <w:rPr>
          <w:noProof/>
          <w:lang w:val="en-GB"/>
        </w:rPr>
        <w:t>(Hussey &amp; Barnes-Holmes, 2012, p. 573)</w:t>
      </w:r>
      <w:r w:rsidR="00F91F05" w:rsidRPr="001A733A">
        <w:rPr>
          <w:lang w:val="en-GB"/>
        </w:rPr>
        <w:fldChar w:fldCharType="end"/>
      </w:r>
      <w:r w:rsidR="00E93A06" w:rsidRPr="001A733A">
        <w:rPr>
          <w:lang w:val="en-GB"/>
        </w:rPr>
        <w:t xml:space="preserve">; “the Implicit Relational Assessment Procedure (IRAP), which was designed to measure the professional’s implicit attitudes to this particular disability” </w:t>
      </w:r>
      <w:r w:rsidR="00E93A06" w:rsidRPr="001A733A">
        <w:rPr>
          <w:lang w:val="en-GB"/>
        </w:rPr>
        <w:fldChar w:fldCharType="begin"/>
      </w:r>
      <w:r w:rsidR="00E93A06" w:rsidRPr="001A733A">
        <w:rPr>
          <w:lang w:val="en-GB"/>
        </w:rPr>
        <w:instrText xml:space="preserve"> ADDIN ZOTERO_ITEM CSL_CITATION {"citationID":"ImrHjwMU","properties":{"formattedCitation":"(Kelly &amp; Barnes-Holmes, 2013, p. 5)","plainCitation":"(Kelly &amp; Barnes-Holmes, 2013, p. 5)","noteIndex":0},"citationItems":[{"id":1393,"uris":["http://zotero.org/users/1687755/items/7IDB3ZDR"],"itemData":{"id":1393,"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1A733A">
        <w:rPr>
          <w:lang w:val="en-GB"/>
        </w:rPr>
        <w:fldChar w:fldCharType="separate"/>
      </w:r>
      <w:r w:rsidR="00E93A06" w:rsidRPr="001A733A">
        <w:rPr>
          <w:noProof/>
          <w:lang w:val="en-GB"/>
        </w:rPr>
        <w:t>(Kelly &amp; Barnes-Holmes, 2013, p. 5)</w:t>
      </w:r>
      <w:r w:rsidR="00E93A06" w:rsidRPr="001A733A">
        <w:rPr>
          <w:lang w:val="en-GB"/>
        </w:rPr>
        <w:fldChar w:fldCharType="end"/>
      </w:r>
      <w:r w:rsidR="00E93A06" w:rsidRPr="001A733A">
        <w:rPr>
          <w:lang w:val="en-GB"/>
        </w:rPr>
        <w:t xml:space="preserve">; </w:t>
      </w:r>
      <w:r w:rsidR="00455F83" w:rsidRPr="001A733A">
        <w:rPr>
          <w:lang w:val="en-GB"/>
        </w:rPr>
        <w:t xml:space="preserve">“implicit measures such as the Implicit Relational Assessment Procedure … may provide novel perspectives into disorders such as OCD” </w:t>
      </w:r>
      <w:r w:rsidR="00455F83" w:rsidRPr="001A733A">
        <w:rPr>
          <w:lang w:val="en-GB"/>
        </w:rPr>
        <w:fldChar w:fldCharType="begin"/>
      </w:r>
      <w:r w:rsidR="00455F83" w:rsidRPr="001A733A">
        <w:rPr>
          <w:lang w:val="en-GB"/>
        </w:rPr>
        <w:instrText xml:space="preserve"> ADDIN ZOTERO_ITEM CSL_CITATION {"citationID":"ou5nXxlc","properties":{"formattedCitation":"(Nicholson et al., 2014, p. 32)","plainCitation":"(Nicholson et al., 2014, p. 32)","noteIndex":0},"citationItems":[{"id":1645,"uris":["http://zotero.org/users/1687755/items/5S7WUGBQ"],"itemData":{"id":1645,"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1A733A">
        <w:rPr>
          <w:lang w:val="en-GB"/>
        </w:rPr>
        <w:fldChar w:fldCharType="separate"/>
      </w:r>
      <w:r w:rsidR="00455F83" w:rsidRPr="001A733A">
        <w:rPr>
          <w:noProof/>
          <w:lang w:val="en-GB"/>
        </w:rPr>
        <w:t>(Nicholson et al., 2014, p. 32)</w:t>
      </w:r>
      <w:r w:rsidR="00455F83" w:rsidRPr="001A733A">
        <w:rPr>
          <w:lang w:val="en-GB"/>
        </w:rPr>
        <w:fldChar w:fldCharType="end"/>
      </w:r>
      <w:r w:rsidR="00455F83" w:rsidRPr="001A733A">
        <w:rPr>
          <w:lang w:val="en-GB"/>
        </w:rPr>
        <w:t xml:space="preserve">; “the IRAP is uniquely equipped to measure implicit cognition” </w:t>
      </w:r>
      <w:r w:rsidR="00455F83" w:rsidRPr="001A733A">
        <w:rPr>
          <w:lang w:val="en-GB"/>
        </w:rPr>
        <w:fldChar w:fldCharType="begin"/>
      </w:r>
      <w:r w:rsidR="00656C10" w:rsidRPr="001A733A">
        <w:rPr>
          <w:lang w:val="en-GB"/>
        </w:rPr>
        <w:instrText xml:space="preserve"> ADDIN ZOTERO_ITEM CSL_CITATION {"citationID":"x4TXmtjL","properties":{"formattedCitation":"(Vahey et al., 2015, p. 60)","plainCitation":"(Vahey et al., 2015, p. 60)","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1A733A">
        <w:rPr>
          <w:lang w:val="en-GB"/>
        </w:rPr>
        <w:fldChar w:fldCharType="separate"/>
      </w:r>
      <w:r w:rsidR="00656C10" w:rsidRPr="001A733A">
        <w:rPr>
          <w:noProof/>
          <w:lang w:val="en-GB"/>
        </w:rPr>
        <w:t>(Vahey et al., 2015, p. 60)</w:t>
      </w:r>
      <w:r w:rsidR="00455F83" w:rsidRPr="001A733A">
        <w:rPr>
          <w:lang w:val="en-GB"/>
        </w:rPr>
        <w:fldChar w:fldCharType="end"/>
      </w:r>
      <w:r w:rsidR="00656C10" w:rsidRPr="001A733A">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1A733A">
        <w:rPr>
          <w:lang w:val="en-GB"/>
        </w:rPr>
        <w:fldChar w:fldCharType="begin"/>
      </w:r>
      <w:r w:rsidR="00B05990" w:rsidRPr="001A733A">
        <w:rPr>
          <w:lang w:val="en-GB"/>
        </w:rPr>
        <w:instrText xml:space="preserve"> ADDIN ZOTERO_ITEM CSL_CITATION {"citationID":"sRVhN9Ap","properties":{"formattedCitation":"(Hussey et al., 2016, p. 3)","plainCitation":"(Hussey et al., 2016, p. 3)","noteIndex":0},"citationItems":[{"id":3693,"uris":["http://zotero.org/users/1687755/items/Z8AD2HQ3"],"itemData":{"id":3693,"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1A733A">
        <w:rPr>
          <w:lang w:val="en-GB"/>
        </w:rPr>
        <w:fldChar w:fldCharType="separate"/>
      </w:r>
      <w:r w:rsidR="00B7207F" w:rsidRPr="001A733A">
        <w:rPr>
          <w:noProof/>
          <w:lang w:val="en-GB"/>
        </w:rPr>
        <w:t>(Hussey et al., 2016, p. 3)</w:t>
      </w:r>
      <w:r w:rsidR="00656C10" w:rsidRPr="001A733A">
        <w:rPr>
          <w:lang w:val="en-GB"/>
        </w:rPr>
        <w:fldChar w:fldCharType="end"/>
      </w:r>
      <w:r w:rsidR="00B7207F" w:rsidRPr="001A733A">
        <w:rPr>
          <w:lang w:val="en-GB"/>
        </w:rPr>
        <w:t xml:space="preserve">; </w:t>
      </w:r>
      <w:r w:rsidR="00C32344" w:rsidRPr="001A733A">
        <w:rPr>
          <w:lang w:val="en-GB"/>
        </w:rPr>
        <w:t xml:space="preserve">“The implicit measures used (IAT and IRAP) are computer-based tests that assess reaction time biases” </w:t>
      </w:r>
      <w:r w:rsidR="00C32344" w:rsidRPr="001A733A">
        <w:rPr>
          <w:lang w:val="en-GB"/>
        </w:rPr>
        <w:fldChar w:fldCharType="begin"/>
      </w:r>
      <w:r w:rsidR="00C32344" w:rsidRPr="001A733A">
        <w:rPr>
          <w:lang w:val="en-GB"/>
        </w:rPr>
        <w:instrText xml:space="preserve"> ADDIN ZOTERO_ITEM CSL_CITATION {"citationID":"rUcJyVAk","properties":{"formattedCitation":"(Stewart et al., 2017, p. 64)","plainCitation":"(Stewart et al., 2017, p. 64)","noteIndex":0},"citationItems":[{"id":2879,"uris":["http://zotero.org/users/1687755/items/L4YHLMR2"],"itemData":{"id":2879,"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1A733A">
        <w:rPr>
          <w:lang w:val="en-GB"/>
        </w:rPr>
        <w:fldChar w:fldCharType="separate"/>
      </w:r>
      <w:r w:rsidR="00C32344" w:rsidRPr="001A733A">
        <w:rPr>
          <w:noProof/>
          <w:lang w:val="en-GB"/>
        </w:rPr>
        <w:t>(Stewart et al., 2017, p. 64)</w:t>
      </w:r>
      <w:r w:rsidR="00C32344" w:rsidRPr="001A733A">
        <w:rPr>
          <w:lang w:val="en-GB"/>
        </w:rPr>
        <w:fldChar w:fldCharType="end"/>
      </w:r>
      <w:r w:rsidR="00CC2799" w:rsidRPr="001A733A">
        <w:rPr>
          <w:lang w:val="en-GB"/>
        </w:rPr>
        <w:t xml:space="preserve">. </w:t>
      </w:r>
    </w:p>
    <w:p w14:paraId="3581164D" w14:textId="54BF717B" w:rsidR="003C0D82" w:rsidRPr="001A733A" w:rsidRDefault="00DF7DFC" w:rsidP="0063082D">
      <w:pPr>
        <w:pStyle w:val="NormalWeb"/>
        <w:ind w:firstLine="720"/>
        <w:jc w:val="left"/>
      </w:pPr>
      <w:r w:rsidRPr="001A733A">
        <w:t xml:space="preserve">Barnes-Holmes’ last reference to the IRAP as an implicit measure </w:t>
      </w:r>
      <w:r w:rsidR="006B3DF9" w:rsidRPr="001A733A">
        <w:fldChar w:fldCharType="begin"/>
      </w:r>
      <w:r w:rsidRPr="001A733A">
        <w:instrText xml:space="preserve"> ADDIN ZOTERO_ITEM CSL_CITATION {"citationID":"RuDVDiyy","properties":{"formattedCitation":"(i.e., Perez et al., 2019)","plainCitation":"(i.e., Perez et al., 2019)","noteIndex":0},"citationItems":[{"id":4057,"uris":["http://zotero.org/users/1687755/items/K3SZFPTN"],"itemData":{"id":4057,"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1A733A">
        <w:fldChar w:fldCharType="separate"/>
      </w:r>
      <w:r w:rsidRPr="001A733A">
        <w:rPr>
          <w:noProof/>
        </w:rPr>
        <w:t>(i.e., Perez et al., 2019)</w:t>
      </w:r>
      <w:r w:rsidR="006B3DF9" w:rsidRPr="001A733A">
        <w:fldChar w:fldCharType="end"/>
      </w:r>
      <w:r w:rsidRPr="001A733A">
        <w:t xml:space="preserve"> seems to have been just </w:t>
      </w:r>
      <w:r w:rsidR="00C6684E" w:rsidRPr="001A733A">
        <w:t>before</w:t>
      </w:r>
      <w:r w:rsidRPr="001A733A">
        <w:t xml:space="preserve"> the </w:t>
      </w:r>
      <w:r w:rsidR="0098647C" w:rsidRPr="001A733A">
        <w:t xml:space="preserve">publication of </w:t>
      </w:r>
      <w:r w:rsidR="00CF6740" w:rsidRPr="001A733A">
        <w:t xml:space="preserve">two independent meta-analyses of the IRAP’s psychometric properties </w:t>
      </w:r>
      <w:r w:rsidR="00827885" w:rsidRPr="001A733A">
        <w:fldChar w:fldCharType="begin"/>
      </w:r>
      <w:r w:rsidR="00827885" w:rsidRPr="001A733A">
        <w:instrText xml:space="preserve"> ADDIN ZOTERO_ITEM CSL_CITATION {"citationID":"FtRLkhiE","properties":{"formattedCitation":"(Greenwald &amp; Lai, 2020; Hussey &amp; Drake, 2020)","plainCitation":"(Greenwald &amp; Lai, 2020; Hussey &amp; Drake,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1A733A">
        <w:fldChar w:fldCharType="separate"/>
      </w:r>
      <w:r w:rsidR="00827885" w:rsidRPr="001A733A">
        <w:t>(Greenwald &amp; Lai, 2020; Hussey &amp; Drake, 2020)</w:t>
      </w:r>
      <w:r w:rsidR="00827885" w:rsidRPr="001A733A">
        <w:fldChar w:fldCharType="end"/>
      </w:r>
      <w:r w:rsidRPr="001A733A">
        <w:t>.</w:t>
      </w:r>
      <w:r w:rsidR="00827885" w:rsidRPr="001A733A">
        <w:t xml:space="preserve"> These reviews both </w:t>
      </w:r>
      <w:r w:rsidR="00CF6740" w:rsidRPr="001A733A">
        <w:t xml:space="preserve">concluded that the IRAP </w:t>
      </w:r>
      <w:r w:rsidR="006C72E3" w:rsidRPr="001A733A">
        <w:t xml:space="preserve">demonstrates </w:t>
      </w:r>
      <w:r w:rsidR="00CF6740" w:rsidRPr="001A733A">
        <w:t xml:space="preserve">poor reliability </w:t>
      </w:r>
      <w:r w:rsidR="00827885" w:rsidRPr="001A733A">
        <w:t xml:space="preserve">(Cronbach's α = .51 </w:t>
      </w:r>
      <w:r w:rsidR="00827885" w:rsidRPr="001A733A">
        <w:lastRenderedPageBreak/>
        <w:t>to .56)</w:t>
      </w:r>
      <w:r w:rsidR="00E4102B" w:rsidRPr="001A733A">
        <w:t>. A</w:t>
      </w:r>
      <w:r w:rsidR="00827885" w:rsidRPr="001A733A">
        <w:t xml:space="preserve">s such, </w:t>
      </w:r>
      <w:r w:rsidR="00020DCF" w:rsidRPr="001A733A">
        <w:t xml:space="preserve">its psychometric properties make it a poor </w:t>
      </w:r>
      <w:r w:rsidR="002E2D36" w:rsidRPr="001A733A">
        <w:t xml:space="preserve">implicit </w:t>
      </w:r>
      <w:r w:rsidR="00020DCF" w:rsidRPr="001A733A">
        <w:t>measure relative to other</w:t>
      </w:r>
      <w:r w:rsidR="004D5A5C" w:rsidRPr="001A733A">
        <w:t xml:space="preserve">s </w:t>
      </w:r>
      <w:r w:rsidR="002E2D36" w:rsidRPr="001A733A">
        <w:fldChar w:fldCharType="begin"/>
      </w:r>
      <w:r w:rsidR="002E2D36" w:rsidRPr="001A733A">
        <w:instrText xml:space="preserve"> ADDIN ZOTERO_ITEM CSL_CITATION {"citationID":"vV17Jt3V","properties":{"formattedCitation":"(see Greenwald &amp; Lai, 2020)","plainCitation":"(see Greenwald &amp; Lai,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1A733A">
        <w:fldChar w:fldCharType="separate"/>
      </w:r>
      <w:r w:rsidR="002E2D36" w:rsidRPr="001A733A">
        <w:rPr>
          <w:noProof/>
        </w:rPr>
        <w:t>(see Greenwald &amp; Lai, 2020)</w:t>
      </w:r>
      <w:r w:rsidR="002E2D36" w:rsidRPr="001A733A">
        <w:fldChar w:fldCharType="end"/>
      </w:r>
      <w:r w:rsidR="00827885" w:rsidRPr="001A733A">
        <w:t>.</w:t>
      </w:r>
      <w:r w:rsidR="00483C92" w:rsidRPr="001A733A">
        <w:t xml:space="preserve"> </w:t>
      </w:r>
    </w:p>
    <w:p w14:paraId="22AFDC7B" w14:textId="5B8C8B72" w:rsidR="005E5F99" w:rsidRPr="001A733A" w:rsidRDefault="005E5F99" w:rsidP="0063082D">
      <w:pPr>
        <w:jc w:val="left"/>
      </w:pPr>
      <w:r w:rsidRPr="001A733A">
        <w:t>Note that th</w:t>
      </w:r>
      <w:r w:rsidR="00994A11" w:rsidRPr="001A733A">
        <w:t>is</w:t>
      </w:r>
      <w:r w:rsidRPr="001A733A">
        <w:t xml:space="preserve"> </w:t>
      </w:r>
      <w:r w:rsidR="00716592" w:rsidRPr="001A733A">
        <w:t xml:space="preserve">question of </w:t>
      </w:r>
      <w:r w:rsidR="00BD4E0E" w:rsidRPr="001A733A">
        <w:t xml:space="preserve">whether the </w:t>
      </w:r>
      <w:r w:rsidR="001D5D94" w:rsidRPr="001A733A">
        <w:t xml:space="preserve">IRAP </w:t>
      </w:r>
      <w:r w:rsidR="00BD4E0E" w:rsidRPr="001A733A">
        <w:t xml:space="preserve">was claimed to be </w:t>
      </w:r>
      <w:r w:rsidR="001D5D94" w:rsidRPr="001A733A">
        <w:t xml:space="preserve">an implicit measure </w:t>
      </w:r>
      <w:r w:rsidRPr="001A733A">
        <w:t xml:space="preserve">is agnostic to whether </w:t>
      </w:r>
      <w:r w:rsidR="001D5D94" w:rsidRPr="001A733A">
        <w:t xml:space="preserve">it </w:t>
      </w:r>
      <w:r w:rsidRPr="001A733A">
        <w:t xml:space="preserve">also has </w:t>
      </w:r>
      <w:r w:rsidR="00697E65" w:rsidRPr="001A733A">
        <w:t xml:space="preserve">real or potential </w:t>
      </w:r>
      <w:r w:rsidRPr="001A733A">
        <w:t xml:space="preserve">utility within behavior-analytic research </w:t>
      </w:r>
      <w:r w:rsidR="00813E7A" w:rsidRPr="001A733A">
        <w:t xml:space="preserve">(e.g., </w:t>
      </w:r>
      <w:r w:rsidRPr="001A733A">
        <w:t>as a measure of natural verbal relations</w:t>
      </w:r>
      <w:r w:rsidR="00813E7A" w:rsidRPr="001A733A">
        <w:t>)</w:t>
      </w:r>
      <w:r w:rsidRPr="001A733A">
        <w:t xml:space="preserve">. Barnes-Holmes has explicitly stated </w:t>
      </w:r>
      <w:r w:rsidR="004F0BC1" w:rsidRPr="001A733A">
        <w:t xml:space="preserve">his position </w:t>
      </w:r>
      <w:r w:rsidRPr="001A733A">
        <w:t>elsewhere</w:t>
      </w:r>
      <w:r w:rsidR="00A13613" w:rsidRPr="001A733A">
        <w:t xml:space="preserve"> that </w:t>
      </w:r>
      <w:r w:rsidRPr="001A733A">
        <w:t xml:space="preserve">functional-analytic explanations and cognitive representational explanations of behavioral phenomena are separate levels of analysis that do not interact or preclude one another </w:t>
      </w:r>
      <w:r w:rsidRPr="001A733A">
        <w:fldChar w:fldCharType="begin"/>
      </w:r>
      <w:r w:rsidRPr="001A733A">
        <w:instrText xml:space="preserve"> ADDIN ZOTERO_ITEM CSL_CITATION {"citationID":"CNS0CLfR","properties":{"formattedCitation":"(Barnes-Holmes &amp; Hussey, 2016)","plainCitation":"(Barnes-Holmes &amp; Hussey, 2016)","noteIndex":0},"citationItems":[{"id":1960,"uris":["http://zotero.org/users/1687755/items/EZR2WKP9"],"itemData":{"id":1960,"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Pr="001A733A">
        <w:fldChar w:fldCharType="separate"/>
      </w:r>
      <w:r w:rsidRPr="001A733A">
        <w:t>(Barnes-Holmes &amp; Hussey, 2016)</w:t>
      </w:r>
      <w:r w:rsidRPr="001A733A">
        <w:fldChar w:fldCharType="end"/>
      </w:r>
      <w:r w:rsidRPr="001A733A">
        <w:t>. As such, the question of whether the IRAP is an implicit measure or a measure of natural verbal relations is not an either</w:t>
      </w:r>
      <w:r w:rsidR="00716592" w:rsidRPr="001A733A">
        <w:t>-</w:t>
      </w:r>
      <w:r w:rsidRPr="001A733A">
        <w:t xml:space="preserve">or question. Barnes-Holmes &amp; Harte’s (2022) claim was that the IRAP did not start out as an implicit measure. The published scientific record demonstrates otherwise. </w:t>
      </w:r>
    </w:p>
    <w:p w14:paraId="6B932B0D" w14:textId="3A014A09" w:rsidR="00F2029C" w:rsidRPr="001A733A" w:rsidRDefault="00F2029C" w:rsidP="00DE698B">
      <w:pPr>
        <w:sectPr w:rsidR="00F2029C" w:rsidRPr="001A733A" w:rsidSect="001A733A">
          <w:type w:val="continuous"/>
          <w:pgSz w:w="11900" w:h="16840"/>
          <w:pgMar w:top="1440" w:right="1440" w:bottom="1440" w:left="1440" w:header="708" w:footer="708" w:gutter="0"/>
          <w:cols w:space="200"/>
          <w:docGrid w:linePitch="360"/>
        </w:sectPr>
      </w:pPr>
    </w:p>
    <w:p w14:paraId="0AD87A71" w14:textId="77777777" w:rsidR="00230B60" w:rsidRDefault="00230B60" w:rsidP="00230B60">
      <w:pPr>
        <w:ind w:firstLine="0"/>
      </w:pPr>
    </w:p>
    <w:p w14:paraId="74AA9D90" w14:textId="3E818BAE" w:rsidR="006665AE" w:rsidRPr="001A733A" w:rsidRDefault="00921C86" w:rsidP="00230B60">
      <w:pPr>
        <w:ind w:firstLine="0"/>
      </w:pPr>
      <w:r w:rsidRPr="001A733A">
        <w:rPr>
          <w:b/>
          <w:bCs/>
        </w:rPr>
        <w:t>Table 1.</w:t>
      </w:r>
      <w:r w:rsidRPr="001A733A">
        <w:t xml:space="preserve"> </w:t>
      </w:r>
      <w:r w:rsidR="00B55EB9" w:rsidRPr="001A733A">
        <w:t xml:space="preserve">Authors </w:t>
      </w:r>
      <w:r w:rsidR="00220E6D" w:rsidRPr="001A733A">
        <w:t>who have five or more IRAP publications and their association with Barnes-Holmes</w:t>
      </w:r>
      <w:r w:rsidR="00B55EB9" w:rsidRPr="001A733A">
        <w:t>.</w:t>
      </w:r>
    </w:p>
    <w:tbl>
      <w:tblPr>
        <w:tblStyle w:val="TableGrid"/>
        <w:tblW w:w="666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3"/>
        <w:gridCol w:w="1139"/>
        <w:gridCol w:w="1194"/>
        <w:gridCol w:w="873"/>
        <w:gridCol w:w="1061"/>
      </w:tblGrid>
      <w:tr w:rsidR="00A90A29" w:rsidRPr="00A90A29" w14:paraId="7A6F25A9" w14:textId="77777777" w:rsidTr="00600C17">
        <w:trPr>
          <w:trHeight w:val="360"/>
          <w:jc w:val="center"/>
        </w:trPr>
        <w:tc>
          <w:tcPr>
            <w:tcW w:w="2393" w:type="dxa"/>
            <w:tcBorders>
              <w:top w:val="single" w:sz="4" w:space="0" w:color="auto"/>
              <w:bottom w:val="single" w:sz="4" w:space="0" w:color="auto"/>
            </w:tcBorders>
          </w:tcPr>
          <w:p w14:paraId="5D839AF7" w14:textId="77777777" w:rsidR="00A90A29" w:rsidRPr="00A90A29" w:rsidRDefault="00A90A29" w:rsidP="00A90A29">
            <w:pPr>
              <w:pStyle w:val="TableFigure"/>
              <w:spacing w:before="0" w:line="240" w:lineRule="auto"/>
              <w:rPr>
                <w:sz w:val="20"/>
                <w:szCs w:val="20"/>
              </w:rPr>
            </w:pPr>
            <w:r w:rsidRPr="00A90A29">
              <w:rPr>
                <w:sz w:val="20"/>
                <w:szCs w:val="20"/>
              </w:rPr>
              <w:t>Author</w:t>
            </w:r>
          </w:p>
        </w:tc>
        <w:tc>
          <w:tcPr>
            <w:tcW w:w="1139" w:type="dxa"/>
            <w:tcBorders>
              <w:top w:val="single" w:sz="4" w:space="0" w:color="auto"/>
              <w:bottom w:val="single" w:sz="4" w:space="0" w:color="auto"/>
            </w:tcBorders>
          </w:tcPr>
          <w:p w14:paraId="1CDCD3FE" w14:textId="77777777" w:rsidR="00A90A29" w:rsidRPr="00A90A29" w:rsidRDefault="00A90A29" w:rsidP="00A90A29">
            <w:pPr>
              <w:pStyle w:val="TableFigure"/>
              <w:spacing w:before="0" w:line="240" w:lineRule="auto"/>
              <w:jc w:val="center"/>
              <w:rPr>
                <w:sz w:val="20"/>
                <w:szCs w:val="20"/>
              </w:rPr>
            </w:pPr>
            <w:r w:rsidRPr="00A90A29">
              <w:rPr>
                <w:sz w:val="20"/>
                <w:szCs w:val="20"/>
              </w:rPr>
              <w:t>Number of IRAP authorships</w:t>
            </w:r>
          </w:p>
        </w:tc>
        <w:tc>
          <w:tcPr>
            <w:tcW w:w="1194" w:type="dxa"/>
            <w:tcBorders>
              <w:top w:val="single" w:sz="4" w:space="0" w:color="auto"/>
              <w:bottom w:val="single" w:sz="4" w:space="0" w:color="auto"/>
            </w:tcBorders>
          </w:tcPr>
          <w:p w14:paraId="5EBD7E14" w14:textId="77777777" w:rsidR="00A90A29" w:rsidRPr="00A90A29" w:rsidRDefault="00A90A29" w:rsidP="00A90A29">
            <w:pPr>
              <w:pStyle w:val="TableFigure"/>
              <w:spacing w:before="0" w:line="240" w:lineRule="auto"/>
              <w:jc w:val="center"/>
              <w:rPr>
                <w:sz w:val="20"/>
                <w:szCs w:val="20"/>
              </w:rPr>
            </w:pPr>
            <w:r w:rsidRPr="00A90A29">
              <w:rPr>
                <w:sz w:val="20"/>
                <w:szCs w:val="20"/>
              </w:rPr>
              <w:t>Proportion of all publications</w:t>
            </w:r>
          </w:p>
        </w:tc>
        <w:tc>
          <w:tcPr>
            <w:tcW w:w="873" w:type="dxa"/>
            <w:tcBorders>
              <w:top w:val="single" w:sz="4" w:space="0" w:color="auto"/>
              <w:bottom w:val="single" w:sz="4" w:space="0" w:color="auto"/>
            </w:tcBorders>
          </w:tcPr>
          <w:p w14:paraId="269AB80F" w14:textId="77777777" w:rsidR="00A90A29" w:rsidRPr="00A90A29" w:rsidRDefault="00A90A29" w:rsidP="00A90A29">
            <w:pPr>
              <w:pStyle w:val="TableFigure"/>
              <w:spacing w:before="0" w:line="240" w:lineRule="auto"/>
              <w:jc w:val="center"/>
              <w:rPr>
                <w:sz w:val="20"/>
                <w:szCs w:val="20"/>
              </w:rPr>
            </w:pPr>
            <w:r w:rsidRPr="00A90A29">
              <w:rPr>
                <w:sz w:val="20"/>
                <w:szCs w:val="20"/>
              </w:rPr>
              <w:t>Student of DBH</w:t>
            </w:r>
          </w:p>
        </w:tc>
        <w:tc>
          <w:tcPr>
            <w:tcW w:w="1061" w:type="dxa"/>
            <w:tcBorders>
              <w:top w:val="single" w:sz="4" w:space="0" w:color="auto"/>
              <w:bottom w:val="single" w:sz="4" w:space="0" w:color="auto"/>
            </w:tcBorders>
          </w:tcPr>
          <w:p w14:paraId="1893D56B" w14:textId="77777777" w:rsidR="00A90A29" w:rsidRPr="00A90A29" w:rsidRDefault="00A90A29" w:rsidP="00A90A29">
            <w:pPr>
              <w:pStyle w:val="TableFigure"/>
              <w:spacing w:before="0" w:line="240" w:lineRule="auto"/>
              <w:jc w:val="center"/>
              <w:rPr>
                <w:sz w:val="20"/>
                <w:szCs w:val="20"/>
              </w:rPr>
            </w:pPr>
            <w:r w:rsidRPr="00A90A29">
              <w:rPr>
                <w:sz w:val="20"/>
                <w:szCs w:val="20"/>
              </w:rPr>
              <w:t>Student of DBH’s student</w:t>
            </w:r>
          </w:p>
        </w:tc>
      </w:tr>
      <w:tr w:rsidR="00A90A29" w:rsidRPr="00A90A29" w14:paraId="78625E73" w14:textId="77777777" w:rsidTr="00600C17">
        <w:trPr>
          <w:trHeight w:val="257"/>
          <w:jc w:val="center"/>
        </w:trPr>
        <w:tc>
          <w:tcPr>
            <w:tcW w:w="2393" w:type="dxa"/>
            <w:tcBorders>
              <w:top w:val="single" w:sz="4" w:space="0" w:color="auto"/>
            </w:tcBorders>
          </w:tcPr>
          <w:p w14:paraId="1504C2A7" w14:textId="77777777" w:rsidR="00A90A29" w:rsidRPr="00A90A29" w:rsidRDefault="00A90A29" w:rsidP="00A90A29">
            <w:pPr>
              <w:pStyle w:val="TableFigure"/>
              <w:spacing w:before="0" w:line="240" w:lineRule="auto"/>
              <w:rPr>
                <w:sz w:val="20"/>
                <w:szCs w:val="20"/>
              </w:rPr>
            </w:pPr>
            <w:r w:rsidRPr="00A90A29">
              <w:rPr>
                <w:sz w:val="20"/>
                <w:szCs w:val="20"/>
              </w:rPr>
              <w:t>Dermot Barnes-Holmes</w:t>
            </w:r>
          </w:p>
        </w:tc>
        <w:tc>
          <w:tcPr>
            <w:tcW w:w="1139" w:type="dxa"/>
            <w:tcBorders>
              <w:top w:val="single" w:sz="4" w:space="0" w:color="auto"/>
            </w:tcBorders>
          </w:tcPr>
          <w:p w14:paraId="72AC36B0"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5</w:t>
            </w:r>
          </w:p>
        </w:tc>
        <w:tc>
          <w:tcPr>
            <w:tcW w:w="1194" w:type="dxa"/>
            <w:tcBorders>
              <w:top w:val="single" w:sz="4" w:space="0" w:color="auto"/>
            </w:tcBorders>
          </w:tcPr>
          <w:p w14:paraId="53BAFCB7"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8%</w:t>
            </w:r>
          </w:p>
        </w:tc>
        <w:tc>
          <w:tcPr>
            <w:tcW w:w="873" w:type="dxa"/>
            <w:tcBorders>
              <w:top w:val="single" w:sz="4" w:space="0" w:color="auto"/>
            </w:tcBorders>
          </w:tcPr>
          <w:p w14:paraId="477DDF35" w14:textId="77777777" w:rsidR="00A90A29" w:rsidRPr="00A90A29" w:rsidRDefault="00A90A29" w:rsidP="00A90A29">
            <w:pPr>
              <w:pStyle w:val="TableFigure"/>
              <w:spacing w:before="0" w:line="240" w:lineRule="auto"/>
              <w:jc w:val="center"/>
              <w:rPr>
                <w:sz w:val="20"/>
                <w:szCs w:val="20"/>
              </w:rPr>
            </w:pPr>
            <w:r w:rsidRPr="00A90A29">
              <w:rPr>
                <w:sz w:val="20"/>
                <w:szCs w:val="20"/>
              </w:rPr>
              <w:t>-</w:t>
            </w:r>
          </w:p>
        </w:tc>
        <w:tc>
          <w:tcPr>
            <w:tcW w:w="1061" w:type="dxa"/>
            <w:tcBorders>
              <w:top w:val="single" w:sz="4" w:space="0" w:color="auto"/>
            </w:tcBorders>
          </w:tcPr>
          <w:p w14:paraId="42E8CF38" w14:textId="77777777" w:rsidR="00A90A29" w:rsidRPr="00A90A29" w:rsidRDefault="00A90A29" w:rsidP="00A90A29">
            <w:pPr>
              <w:pStyle w:val="TableFigure"/>
              <w:spacing w:before="0" w:line="240" w:lineRule="auto"/>
              <w:jc w:val="center"/>
              <w:rPr>
                <w:sz w:val="20"/>
                <w:szCs w:val="20"/>
              </w:rPr>
            </w:pPr>
            <w:r w:rsidRPr="00A90A29">
              <w:rPr>
                <w:sz w:val="20"/>
                <w:szCs w:val="20"/>
              </w:rPr>
              <w:t>-</w:t>
            </w:r>
          </w:p>
        </w:tc>
      </w:tr>
      <w:tr w:rsidR="00A90A29" w:rsidRPr="00A90A29" w14:paraId="7BD9EF6C" w14:textId="77777777" w:rsidTr="00600C17">
        <w:trPr>
          <w:trHeight w:val="251"/>
          <w:jc w:val="center"/>
        </w:trPr>
        <w:tc>
          <w:tcPr>
            <w:tcW w:w="2393" w:type="dxa"/>
          </w:tcPr>
          <w:p w14:paraId="70CE4A13" w14:textId="77777777" w:rsidR="00A90A29" w:rsidRPr="00A90A29" w:rsidRDefault="00A90A29" w:rsidP="00A90A29">
            <w:pPr>
              <w:pStyle w:val="TableFigure"/>
              <w:spacing w:before="0" w:line="240" w:lineRule="auto"/>
              <w:rPr>
                <w:sz w:val="20"/>
                <w:szCs w:val="20"/>
              </w:rPr>
            </w:pPr>
            <w:r w:rsidRPr="00A90A29">
              <w:rPr>
                <w:sz w:val="20"/>
                <w:szCs w:val="20"/>
              </w:rPr>
              <w:t>Yvonne Barnes-Holmes</w:t>
            </w:r>
          </w:p>
        </w:tc>
        <w:tc>
          <w:tcPr>
            <w:tcW w:w="1139" w:type="dxa"/>
          </w:tcPr>
          <w:p w14:paraId="34FCB51D"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34</w:t>
            </w:r>
          </w:p>
        </w:tc>
        <w:tc>
          <w:tcPr>
            <w:tcW w:w="1194" w:type="dxa"/>
          </w:tcPr>
          <w:p w14:paraId="5DBCD6E6"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22%</w:t>
            </w:r>
          </w:p>
        </w:tc>
        <w:tc>
          <w:tcPr>
            <w:tcW w:w="873" w:type="dxa"/>
          </w:tcPr>
          <w:p w14:paraId="308D2CB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32F854CC"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50ABCD8A" w14:textId="77777777" w:rsidTr="00600C17">
        <w:trPr>
          <w:trHeight w:val="257"/>
          <w:jc w:val="center"/>
        </w:trPr>
        <w:tc>
          <w:tcPr>
            <w:tcW w:w="2393" w:type="dxa"/>
          </w:tcPr>
          <w:p w14:paraId="72C2EFDA" w14:textId="77777777" w:rsidR="00A90A29" w:rsidRPr="00A90A29" w:rsidRDefault="00A90A29" w:rsidP="00A90A29">
            <w:pPr>
              <w:pStyle w:val="TableFigure"/>
              <w:spacing w:before="0" w:line="240" w:lineRule="auto"/>
              <w:rPr>
                <w:sz w:val="20"/>
                <w:szCs w:val="20"/>
              </w:rPr>
            </w:pPr>
            <w:r w:rsidRPr="00A90A29">
              <w:rPr>
                <w:sz w:val="20"/>
                <w:szCs w:val="20"/>
              </w:rPr>
              <w:t xml:space="preserve">Ciara </w:t>
            </w:r>
            <w:proofErr w:type="spellStart"/>
            <w:r w:rsidRPr="00A90A29">
              <w:rPr>
                <w:sz w:val="20"/>
                <w:szCs w:val="20"/>
              </w:rPr>
              <w:t>McEnteggart</w:t>
            </w:r>
            <w:proofErr w:type="spellEnd"/>
          </w:p>
        </w:tc>
        <w:tc>
          <w:tcPr>
            <w:tcW w:w="1139" w:type="dxa"/>
          </w:tcPr>
          <w:p w14:paraId="3B787482"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21</w:t>
            </w:r>
          </w:p>
        </w:tc>
        <w:tc>
          <w:tcPr>
            <w:tcW w:w="1194" w:type="dxa"/>
          </w:tcPr>
          <w:p w14:paraId="171A71E0"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14%</w:t>
            </w:r>
          </w:p>
        </w:tc>
        <w:tc>
          <w:tcPr>
            <w:tcW w:w="873" w:type="dxa"/>
          </w:tcPr>
          <w:p w14:paraId="6C8F5F43"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34672B8"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00109C7F" w14:textId="77777777" w:rsidTr="00600C17">
        <w:trPr>
          <w:trHeight w:val="257"/>
          <w:jc w:val="center"/>
        </w:trPr>
        <w:tc>
          <w:tcPr>
            <w:tcW w:w="2393" w:type="dxa"/>
          </w:tcPr>
          <w:p w14:paraId="69F91906" w14:textId="77777777" w:rsidR="00A90A29" w:rsidRPr="00A90A29" w:rsidRDefault="00A90A29" w:rsidP="00A90A29">
            <w:pPr>
              <w:pStyle w:val="TableFigure"/>
              <w:spacing w:before="0" w:line="240" w:lineRule="auto"/>
              <w:rPr>
                <w:sz w:val="20"/>
                <w:szCs w:val="20"/>
              </w:rPr>
            </w:pPr>
            <w:r w:rsidRPr="00A90A29">
              <w:rPr>
                <w:sz w:val="20"/>
                <w:szCs w:val="20"/>
              </w:rPr>
              <w:t>Ian Stewart</w:t>
            </w:r>
          </w:p>
        </w:tc>
        <w:tc>
          <w:tcPr>
            <w:tcW w:w="1139" w:type="dxa"/>
          </w:tcPr>
          <w:p w14:paraId="1441D89E"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17</w:t>
            </w:r>
          </w:p>
        </w:tc>
        <w:tc>
          <w:tcPr>
            <w:tcW w:w="1194" w:type="dxa"/>
          </w:tcPr>
          <w:p w14:paraId="3D1FEC48"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11%</w:t>
            </w:r>
          </w:p>
        </w:tc>
        <w:tc>
          <w:tcPr>
            <w:tcW w:w="873" w:type="dxa"/>
          </w:tcPr>
          <w:p w14:paraId="0CB8598E"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1750566F"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DF297BC" w14:textId="77777777" w:rsidTr="00600C17">
        <w:trPr>
          <w:trHeight w:val="257"/>
          <w:jc w:val="center"/>
        </w:trPr>
        <w:tc>
          <w:tcPr>
            <w:tcW w:w="2393" w:type="dxa"/>
          </w:tcPr>
          <w:p w14:paraId="18506225" w14:textId="77777777" w:rsidR="00A90A29" w:rsidRPr="00A90A29" w:rsidRDefault="00A90A29" w:rsidP="00A90A29">
            <w:pPr>
              <w:pStyle w:val="TableFigure"/>
              <w:spacing w:before="0" w:line="240" w:lineRule="auto"/>
              <w:rPr>
                <w:sz w:val="20"/>
                <w:szCs w:val="20"/>
              </w:rPr>
            </w:pPr>
            <w:r w:rsidRPr="00A90A29">
              <w:rPr>
                <w:sz w:val="20"/>
                <w:szCs w:val="20"/>
              </w:rPr>
              <w:t>Carol Murphy</w:t>
            </w:r>
          </w:p>
        </w:tc>
        <w:tc>
          <w:tcPr>
            <w:tcW w:w="1139" w:type="dxa"/>
          </w:tcPr>
          <w:p w14:paraId="5ED1ED26"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15</w:t>
            </w:r>
          </w:p>
        </w:tc>
        <w:tc>
          <w:tcPr>
            <w:tcW w:w="1194" w:type="dxa"/>
          </w:tcPr>
          <w:p w14:paraId="3683ABC8"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10%</w:t>
            </w:r>
          </w:p>
        </w:tc>
        <w:tc>
          <w:tcPr>
            <w:tcW w:w="873" w:type="dxa"/>
          </w:tcPr>
          <w:p w14:paraId="7461EB46"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B8BD18A"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7D8B2681" w14:textId="77777777" w:rsidTr="00600C17">
        <w:trPr>
          <w:trHeight w:val="257"/>
          <w:jc w:val="center"/>
        </w:trPr>
        <w:tc>
          <w:tcPr>
            <w:tcW w:w="2393" w:type="dxa"/>
          </w:tcPr>
          <w:p w14:paraId="0EB40A33" w14:textId="77777777" w:rsidR="00A90A29" w:rsidRPr="00A90A29" w:rsidRDefault="00A90A29" w:rsidP="00A90A29">
            <w:pPr>
              <w:pStyle w:val="TableFigure"/>
              <w:spacing w:before="0" w:line="240" w:lineRule="auto"/>
              <w:rPr>
                <w:sz w:val="20"/>
                <w:szCs w:val="20"/>
              </w:rPr>
            </w:pPr>
            <w:r w:rsidRPr="00A90A29">
              <w:rPr>
                <w:sz w:val="20"/>
                <w:szCs w:val="20"/>
              </w:rPr>
              <w:t>Michelle Kelly</w:t>
            </w:r>
          </w:p>
        </w:tc>
        <w:tc>
          <w:tcPr>
            <w:tcW w:w="1139" w:type="dxa"/>
          </w:tcPr>
          <w:p w14:paraId="2BF80698"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10</w:t>
            </w:r>
          </w:p>
        </w:tc>
        <w:tc>
          <w:tcPr>
            <w:tcW w:w="1194" w:type="dxa"/>
          </w:tcPr>
          <w:p w14:paraId="6521B44E"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590F124A"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323D87B0"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3633E004" w14:textId="77777777" w:rsidTr="00600C17">
        <w:trPr>
          <w:trHeight w:val="257"/>
          <w:jc w:val="center"/>
        </w:trPr>
        <w:tc>
          <w:tcPr>
            <w:tcW w:w="2393" w:type="dxa"/>
          </w:tcPr>
          <w:p w14:paraId="5E510C36" w14:textId="77777777" w:rsidR="00A90A29" w:rsidRPr="00A90A29" w:rsidRDefault="00A90A29" w:rsidP="00A90A29">
            <w:pPr>
              <w:pStyle w:val="TableFigure"/>
              <w:spacing w:before="0" w:line="240" w:lineRule="auto"/>
              <w:rPr>
                <w:sz w:val="20"/>
                <w:szCs w:val="20"/>
              </w:rPr>
            </w:pPr>
            <w:r w:rsidRPr="00A90A29">
              <w:rPr>
                <w:sz w:val="20"/>
                <w:szCs w:val="20"/>
              </w:rPr>
              <w:t>Diana Bast</w:t>
            </w:r>
          </w:p>
        </w:tc>
        <w:tc>
          <w:tcPr>
            <w:tcW w:w="1139" w:type="dxa"/>
          </w:tcPr>
          <w:p w14:paraId="664E5C71"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9</w:t>
            </w:r>
          </w:p>
        </w:tc>
        <w:tc>
          <w:tcPr>
            <w:tcW w:w="1194" w:type="dxa"/>
          </w:tcPr>
          <w:p w14:paraId="673D394F"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32CC78DF"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945CF70"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A28F854" w14:textId="77777777" w:rsidTr="00600C17">
        <w:trPr>
          <w:trHeight w:val="257"/>
          <w:jc w:val="center"/>
        </w:trPr>
        <w:tc>
          <w:tcPr>
            <w:tcW w:w="2393" w:type="dxa"/>
          </w:tcPr>
          <w:p w14:paraId="7F25DB9B" w14:textId="77777777" w:rsidR="00A90A29" w:rsidRPr="00A90A29" w:rsidRDefault="00A90A29" w:rsidP="00A90A29">
            <w:pPr>
              <w:pStyle w:val="TableFigure"/>
              <w:spacing w:before="0" w:line="240" w:lineRule="auto"/>
              <w:rPr>
                <w:sz w:val="20"/>
                <w:szCs w:val="20"/>
              </w:rPr>
            </w:pPr>
            <w:r w:rsidRPr="00A90A29">
              <w:rPr>
                <w:sz w:val="20"/>
                <w:szCs w:val="20"/>
              </w:rPr>
              <w:t>Colin Harte</w:t>
            </w:r>
          </w:p>
        </w:tc>
        <w:tc>
          <w:tcPr>
            <w:tcW w:w="1139" w:type="dxa"/>
          </w:tcPr>
          <w:p w14:paraId="6A66C78F"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9</w:t>
            </w:r>
          </w:p>
        </w:tc>
        <w:tc>
          <w:tcPr>
            <w:tcW w:w="1194" w:type="dxa"/>
          </w:tcPr>
          <w:p w14:paraId="0402BBB4"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77E79A7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0B1CC7C8"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0094CD0B" w14:textId="77777777" w:rsidTr="00600C17">
        <w:trPr>
          <w:trHeight w:val="257"/>
          <w:jc w:val="center"/>
        </w:trPr>
        <w:tc>
          <w:tcPr>
            <w:tcW w:w="2393" w:type="dxa"/>
          </w:tcPr>
          <w:p w14:paraId="40CBA2F4" w14:textId="77777777" w:rsidR="00A90A29" w:rsidRPr="00A90A29" w:rsidRDefault="00A90A29" w:rsidP="00A90A29">
            <w:pPr>
              <w:pStyle w:val="TableFigure"/>
              <w:spacing w:before="0" w:line="240" w:lineRule="auto"/>
              <w:rPr>
                <w:sz w:val="20"/>
                <w:szCs w:val="20"/>
              </w:rPr>
            </w:pPr>
            <w:r w:rsidRPr="00A90A29">
              <w:rPr>
                <w:sz w:val="20"/>
                <w:szCs w:val="20"/>
              </w:rPr>
              <w:t>Ian Hussey</w:t>
            </w:r>
          </w:p>
        </w:tc>
        <w:tc>
          <w:tcPr>
            <w:tcW w:w="1139" w:type="dxa"/>
          </w:tcPr>
          <w:p w14:paraId="5F374ED1"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9</w:t>
            </w:r>
          </w:p>
        </w:tc>
        <w:tc>
          <w:tcPr>
            <w:tcW w:w="1194" w:type="dxa"/>
          </w:tcPr>
          <w:p w14:paraId="67D7A282"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5682355C"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C45E5FC"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10A10C29" w14:textId="77777777" w:rsidTr="00600C17">
        <w:trPr>
          <w:trHeight w:val="257"/>
          <w:jc w:val="center"/>
        </w:trPr>
        <w:tc>
          <w:tcPr>
            <w:tcW w:w="2393" w:type="dxa"/>
          </w:tcPr>
          <w:p w14:paraId="678ABFF6" w14:textId="77777777" w:rsidR="00A90A29" w:rsidRPr="00A90A29" w:rsidRDefault="00A90A29" w:rsidP="00A90A29">
            <w:pPr>
              <w:pStyle w:val="TableFigure"/>
              <w:spacing w:before="0" w:line="240" w:lineRule="auto"/>
              <w:rPr>
                <w:sz w:val="20"/>
                <w:szCs w:val="20"/>
              </w:rPr>
            </w:pPr>
            <w:r w:rsidRPr="00A90A29">
              <w:rPr>
                <w:sz w:val="20"/>
                <w:szCs w:val="20"/>
              </w:rPr>
              <w:t>Julio de Rose</w:t>
            </w:r>
          </w:p>
        </w:tc>
        <w:tc>
          <w:tcPr>
            <w:tcW w:w="1139" w:type="dxa"/>
          </w:tcPr>
          <w:p w14:paraId="50F33D93"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w:t>
            </w:r>
          </w:p>
        </w:tc>
        <w:tc>
          <w:tcPr>
            <w:tcW w:w="1194" w:type="dxa"/>
          </w:tcPr>
          <w:p w14:paraId="1E8E035A"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49234A18"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69DE4F9C"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r>
      <w:tr w:rsidR="00A90A29" w:rsidRPr="00A90A29" w14:paraId="79BAA935" w14:textId="77777777" w:rsidTr="00600C17">
        <w:trPr>
          <w:trHeight w:val="257"/>
          <w:jc w:val="center"/>
        </w:trPr>
        <w:tc>
          <w:tcPr>
            <w:tcW w:w="2393" w:type="dxa"/>
          </w:tcPr>
          <w:p w14:paraId="0D5C375F" w14:textId="77777777" w:rsidR="00A90A29" w:rsidRPr="00A90A29" w:rsidRDefault="00A90A29" w:rsidP="00A90A29">
            <w:pPr>
              <w:pStyle w:val="TableFigure"/>
              <w:spacing w:before="0" w:line="240" w:lineRule="auto"/>
              <w:rPr>
                <w:sz w:val="20"/>
                <w:szCs w:val="20"/>
              </w:rPr>
            </w:pPr>
            <w:r w:rsidRPr="00A90A29">
              <w:rPr>
                <w:sz w:val="20"/>
                <w:szCs w:val="20"/>
              </w:rPr>
              <w:t>Sean Hughes</w:t>
            </w:r>
          </w:p>
        </w:tc>
        <w:tc>
          <w:tcPr>
            <w:tcW w:w="1139" w:type="dxa"/>
          </w:tcPr>
          <w:p w14:paraId="25C4ED03"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w:t>
            </w:r>
          </w:p>
        </w:tc>
        <w:tc>
          <w:tcPr>
            <w:tcW w:w="1194" w:type="dxa"/>
          </w:tcPr>
          <w:p w14:paraId="0EC55A18"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441E019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4E2EF004"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4FB90E24" w14:textId="77777777" w:rsidTr="00600C17">
        <w:trPr>
          <w:trHeight w:val="257"/>
          <w:jc w:val="center"/>
        </w:trPr>
        <w:tc>
          <w:tcPr>
            <w:tcW w:w="2393" w:type="dxa"/>
          </w:tcPr>
          <w:p w14:paraId="08FA5BB4" w14:textId="77777777" w:rsidR="00A90A29" w:rsidRPr="00A90A29" w:rsidRDefault="00A90A29" w:rsidP="00A90A29">
            <w:pPr>
              <w:pStyle w:val="TableFigure"/>
              <w:spacing w:before="0" w:line="240" w:lineRule="auto"/>
              <w:rPr>
                <w:sz w:val="20"/>
                <w:szCs w:val="20"/>
              </w:rPr>
            </w:pPr>
            <w:r w:rsidRPr="00A90A29">
              <w:rPr>
                <w:sz w:val="20"/>
                <w:szCs w:val="20"/>
              </w:rPr>
              <w:t>Louise McHugh</w:t>
            </w:r>
          </w:p>
        </w:tc>
        <w:tc>
          <w:tcPr>
            <w:tcW w:w="1139" w:type="dxa"/>
          </w:tcPr>
          <w:p w14:paraId="079CCF34"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w:t>
            </w:r>
          </w:p>
        </w:tc>
        <w:tc>
          <w:tcPr>
            <w:tcW w:w="1194" w:type="dxa"/>
          </w:tcPr>
          <w:p w14:paraId="25C5A3F5"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2A2FABF9"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01E52B4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74B20CD4" w14:textId="77777777" w:rsidTr="00600C17">
        <w:trPr>
          <w:trHeight w:val="257"/>
          <w:jc w:val="center"/>
        </w:trPr>
        <w:tc>
          <w:tcPr>
            <w:tcW w:w="2393" w:type="dxa"/>
          </w:tcPr>
          <w:p w14:paraId="09605765" w14:textId="77777777" w:rsidR="00A90A29" w:rsidRPr="00A90A29" w:rsidRDefault="00A90A29" w:rsidP="00A90A29">
            <w:pPr>
              <w:pStyle w:val="TableFigure"/>
              <w:spacing w:before="0" w:line="240" w:lineRule="auto"/>
              <w:rPr>
                <w:sz w:val="20"/>
                <w:szCs w:val="20"/>
              </w:rPr>
            </w:pPr>
            <w:r w:rsidRPr="00A90A29">
              <w:rPr>
                <w:sz w:val="20"/>
                <w:szCs w:val="20"/>
              </w:rPr>
              <w:t xml:space="preserve">Renato </w:t>
            </w:r>
            <w:proofErr w:type="spellStart"/>
            <w:r w:rsidRPr="00A90A29">
              <w:rPr>
                <w:sz w:val="20"/>
                <w:szCs w:val="20"/>
              </w:rPr>
              <w:t>Bortoloti</w:t>
            </w:r>
            <w:proofErr w:type="spellEnd"/>
          </w:p>
        </w:tc>
        <w:tc>
          <w:tcPr>
            <w:tcW w:w="1139" w:type="dxa"/>
          </w:tcPr>
          <w:p w14:paraId="50057FC7"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7E03D712"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745ECF50"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744420FA"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r>
      <w:tr w:rsidR="00A90A29" w:rsidRPr="00A90A29" w14:paraId="71577D60" w14:textId="77777777" w:rsidTr="00600C17">
        <w:trPr>
          <w:trHeight w:val="257"/>
          <w:jc w:val="center"/>
        </w:trPr>
        <w:tc>
          <w:tcPr>
            <w:tcW w:w="2393" w:type="dxa"/>
          </w:tcPr>
          <w:p w14:paraId="6DA32483" w14:textId="77777777" w:rsidR="00A90A29" w:rsidRPr="00A90A29" w:rsidRDefault="00A90A29" w:rsidP="00A90A29">
            <w:pPr>
              <w:pStyle w:val="TableFigure"/>
              <w:spacing w:before="0" w:line="240" w:lineRule="auto"/>
              <w:rPr>
                <w:sz w:val="20"/>
                <w:szCs w:val="20"/>
              </w:rPr>
            </w:pPr>
            <w:r w:rsidRPr="00A90A29">
              <w:rPr>
                <w:sz w:val="20"/>
                <w:szCs w:val="20"/>
              </w:rPr>
              <w:t>João Henrique de Almeida</w:t>
            </w:r>
          </w:p>
        </w:tc>
        <w:tc>
          <w:tcPr>
            <w:tcW w:w="1139" w:type="dxa"/>
          </w:tcPr>
          <w:p w14:paraId="26BCAD67"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2F550CFB"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6CDFB460"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D17B3BF"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69B280A" w14:textId="77777777" w:rsidTr="00600C17">
        <w:trPr>
          <w:trHeight w:val="257"/>
          <w:jc w:val="center"/>
        </w:trPr>
        <w:tc>
          <w:tcPr>
            <w:tcW w:w="2393" w:type="dxa"/>
          </w:tcPr>
          <w:p w14:paraId="4471C7A8" w14:textId="77777777" w:rsidR="00A90A29" w:rsidRPr="00A90A29" w:rsidRDefault="00A90A29" w:rsidP="00A90A29">
            <w:pPr>
              <w:pStyle w:val="TableFigure"/>
              <w:spacing w:before="0" w:line="240" w:lineRule="auto"/>
              <w:rPr>
                <w:sz w:val="20"/>
                <w:szCs w:val="20"/>
              </w:rPr>
            </w:pPr>
            <w:r w:rsidRPr="00A90A29">
              <w:rPr>
                <w:sz w:val="20"/>
                <w:szCs w:val="20"/>
              </w:rPr>
              <w:t>Chad E. Drake</w:t>
            </w:r>
          </w:p>
        </w:tc>
        <w:tc>
          <w:tcPr>
            <w:tcW w:w="1139" w:type="dxa"/>
          </w:tcPr>
          <w:p w14:paraId="5C055491"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538A2507"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75BB5C06"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2FC65442"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r>
      <w:tr w:rsidR="00A90A29" w:rsidRPr="00A90A29" w14:paraId="30291086" w14:textId="77777777" w:rsidTr="00600C17">
        <w:trPr>
          <w:trHeight w:val="251"/>
          <w:jc w:val="center"/>
        </w:trPr>
        <w:tc>
          <w:tcPr>
            <w:tcW w:w="2393" w:type="dxa"/>
          </w:tcPr>
          <w:p w14:paraId="695BED15" w14:textId="77777777" w:rsidR="00A90A29" w:rsidRPr="00A90A29" w:rsidRDefault="00A90A29" w:rsidP="00A90A29">
            <w:pPr>
              <w:pStyle w:val="TableFigure"/>
              <w:spacing w:before="0" w:line="240" w:lineRule="auto"/>
              <w:rPr>
                <w:sz w:val="20"/>
                <w:szCs w:val="20"/>
              </w:rPr>
            </w:pPr>
            <w:r w:rsidRPr="00A90A29">
              <w:rPr>
                <w:sz w:val="20"/>
                <w:szCs w:val="20"/>
              </w:rPr>
              <w:t>Deirdre Kavanagh</w:t>
            </w:r>
          </w:p>
        </w:tc>
        <w:tc>
          <w:tcPr>
            <w:tcW w:w="1139" w:type="dxa"/>
          </w:tcPr>
          <w:p w14:paraId="06A33C96"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3F5806EE"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2F0EBA65"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31177A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03AFDC85" w14:textId="77777777" w:rsidTr="00600C17">
        <w:trPr>
          <w:trHeight w:val="257"/>
          <w:jc w:val="center"/>
        </w:trPr>
        <w:tc>
          <w:tcPr>
            <w:tcW w:w="2393" w:type="dxa"/>
          </w:tcPr>
          <w:p w14:paraId="326BB501" w14:textId="77777777" w:rsidR="00A90A29" w:rsidRPr="00A90A29" w:rsidRDefault="00A90A29" w:rsidP="00A90A29">
            <w:pPr>
              <w:pStyle w:val="TableFigure"/>
              <w:spacing w:before="0" w:line="240" w:lineRule="auto"/>
              <w:rPr>
                <w:sz w:val="20"/>
                <w:szCs w:val="20"/>
              </w:rPr>
            </w:pPr>
            <w:r w:rsidRPr="00A90A29">
              <w:rPr>
                <w:sz w:val="20"/>
                <w:szCs w:val="20"/>
              </w:rPr>
              <w:t>Emma Nicholson</w:t>
            </w:r>
          </w:p>
        </w:tc>
        <w:tc>
          <w:tcPr>
            <w:tcW w:w="1139" w:type="dxa"/>
          </w:tcPr>
          <w:p w14:paraId="690BB669"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0161CC31"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1FE31273"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547846B"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1FC2D71" w14:textId="77777777" w:rsidTr="00600C17">
        <w:trPr>
          <w:trHeight w:val="257"/>
          <w:jc w:val="center"/>
        </w:trPr>
        <w:tc>
          <w:tcPr>
            <w:tcW w:w="2393" w:type="dxa"/>
          </w:tcPr>
          <w:p w14:paraId="0CAB9BCF" w14:textId="77777777" w:rsidR="00A90A29" w:rsidRPr="00A90A29" w:rsidRDefault="00A90A29" w:rsidP="00A90A29">
            <w:pPr>
              <w:pStyle w:val="TableFigure"/>
              <w:spacing w:before="0" w:line="240" w:lineRule="auto"/>
              <w:rPr>
                <w:sz w:val="20"/>
                <w:szCs w:val="20"/>
              </w:rPr>
            </w:pPr>
            <w:r w:rsidRPr="00A90A29">
              <w:rPr>
                <w:sz w:val="20"/>
                <w:szCs w:val="20"/>
              </w:rPr>
              <w:t>Lynn Farrell</w:t>
            </w:r>
          </w:p>
        </w:tc>
        <w:tc>
          <w:tcPr>
            <w:tcW w:w="1139" w:type="dxa"/>
          </w:tcPr>
          <w:p w14:paraId="2E84FE3C"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5</w:t>
            </w:r>
          </w:p>
        </w:tc>
        <w:tc>
          <w:tcPr>
            <w:tcW w:w="1194" w:type="dxa"/>
          </w:tcPr>
          <w:p w14:paraId="3F1A19D1"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3%</w:t>
            </w:r>
          </w:p>
        </w:tc>
        <w:tc>
          <w:tcPr>
            <w:tcW w:w="873" w:type="dxa"/>
          </w:tcPr>
          <w:p w14:paraId="675D2E7B"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7CCD106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E551BEC" w14:textId="77777777" w:rsidTr="00600C17">
        <w:trPr>
          <w:trHeight w:val="257"/>
          <w:jc w:val="center"/>
        </w:trPr>
        <w:tc>
          <w:tcPr>
            <w:tcW w:w="2393" w:type="dxa"/>
          </w:tcPr>
          <w:p w14:paraId="22682E08" w14:textId="77777777" w:rsidR="00A90A29" w:rsidRPr="00A90A29" w:rsidRDefault="00A90A29" w:rsidP="00A90A29">
            <w:pPr>
              <w:pStyle w:val="TableFigure"/>
              <w:spacing w:before="0" w:line="240" w:lineRule="auto"/>
              <w:rPr>
                <w:sz w:val="20"/>
                <w:szCs w:val="20"/>
              </w:rPr>
            </w:pPr>
            <w:r w:rsidRPr="00A90A29">
              <w:rPr>
                <w:sz w:val="20"/>
                <w:szCs w:val="20"/>
              </w:rPr>
              <w:t>Martin Finn</w:t>
            </w:r>
          </w:p>
        </w:tc>
        <w:tc>
          <w:tcPr>
            <w:tcW w:w="1139" w:type="dxa"/>
          </w:tcPr>
          <w:p w14:paraId="11BAA48D"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5</w:t>
            </w:r>
          </w:p>
        </w:tc>
        <w:tc>
          <w:tcPr>
            <w:tcW w:w="1194" w:type="dxa"/>
          </w:tcPr>
          <w:p w14:paraId="40477F2D"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3%</w:t>
            </w:r>
          </w:p>
        </w:tc>
        <w:tc>
          <w:tcPr>
            <w:tcW w:w="873" w:type="dxa"/>
          </w:tcPr>
          <w:p w14:paraId="11E6C5E8"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D42FF9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44C3212" w14:textId="77777777" w:rsidTr="00600C17">
        <w:trPr>
          <w:trHeight w:val="257"/>
          <w:jc w:val="center"/>
        </w:trPr>
        <w:tc>
          <w:tcPr>
            <w:tcW w:w="2393" w:type="dxa"/>
          </w:tcPr>
          <w:p w14:paraId="521D3088" w14:textId="77777777" w:rsidR="00A90A29" w:rsidRPr="00A90A29" w:rsidRDefault="00A90A29" w:rsidP="00A90A29">
            <w:pPr>
              <w:pStyle w:val="TableFigure"/>
              <w:spacing w:before="0" w:line="240" w:lineRule="auto"/>
              <w:rPr>
                <w:sz w:val="20"/>
                <w:szCs w:val="20"/>
              </w:rPr>
            </w:pPr>
            <w:r w:rsidRPr="00A90A29">
              <w:rPr>
                <w:sz w:val="20"/>
                <w:szCs w:val="20"/>
              </w:rPr>
              <w:t>Aileen Leech</w:t>
            </w:r>
          </w:p>
        </w:tc>
        <w:tc>
          <w:tcPr>
            <w:tcW w:w="1139" w:type="dxa"/>
          </w:tcPr>
          <w:p w14:paraId="44DBBEBA"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5</w:t>
            </w:r>
          </w:p>
        </w:tc>
        <w:tc>
          <w:tcPr>
            <w:tcW w:w="1194" w:type="dxa"/>
          </w:tcPr>
          <w:p w14:paraId="3D30BFEF"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3%</w:t>
            </w:r>
          </w:p>
        </w:tc>
        <w:tc>
          <w:tcPr>
            <w:tcW w:w="873" w:type="dxa"/>
          </w:tcPr>
          <w:p w14:paraId="12400FEA"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3EAF408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bl>
    <w:p w14:paraId="451A9AFE" w14:textId="77777777" w:rsidR="0089030B" w:rsidRPr="001A733A" w:rsidRDefault="0089030B" w:rsidP="00A90A29">
      <w:pPr>
        <w:ind w:firstLine="0"/>
      </w:pPr>
    </w:p>
    <w:p w14:paraId="55A20490" w14:textId="77777777" w:rsidR="0089030B" w:rsidRPr="001A733A" w:rsidRDefault="0089030B" w:rsidP="00DE698B"/>
    <w:p w14:paraId="07E77276" w14:textId="28B8D3CC" w:rsidR="0089030B" w:rsidRPr="001A733A" w:rsidRDefault="0089030B" w:rsidP="00DE698B">
      <w:pPr>
        <w:sectPr w:rsidR="0089030B" w:rsidRPr="001A733A" w:rsidSect="001A733A">
          <w:type w:val="continuous"/>
          <w:pgSz w:w="11900" w:h="16840"/>
          <w:pgMar w:top="1440" w:right="1440" w:bottom="1440" w:left="1440" w:header="708" w:footer="708" w:gutter="0"/>
          <w:cols w:space="200"/>
          <w:docGrid w:linePitch="360"/>
        </w:sectPr>
      </w:pPr>
    </w:p>
    <w:p w14:paraId="1EBB940B" w14:textId="77777777" w:rsidR="00C3738D" w:rsidRPr="001A733A" w:rsidRDefault="00C3738D" w:rsidP="00DE698B">
      <w:pPr>
        <w:pStyle w:val="Heading1"/>
      </w:pPr>
      <w:r w:rsidRPr="001A733A">
        <w:t>Barnes-Holmes cannot have lost control of his creation because he produced most of the literature</w:t>
      </w:r>
    </w:p>
    <w:p w14:paraId="1D2B2724" w14:textId="77777777" w:rsidR="00C3738D" w:rsidRPr="001A733A" w:rsidRDefault="00C3738D" w:rsidP="0063082D">
      <w:pPr>
        <w:jc w:val="left"/>
      </w:pPr>
      <w:r w:rsidRPr="001A733A">
        <w:t>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 by others, perhaps in ways not intended by its creator. Putting aside the question of how it was used (i.e., given that the previous section shows that it was consistently described as an implicit measure), this claim can be easily tested by examining the authorship of IRAP publications. If Barnes-Holmes &amp; Harte’s (2022) claim that Barnes-Holmes “lost control” of the task is valid, then the task would have to have seen extensive use by others.</w:t>
      </w:r>
    </w:p>
    <w:p w14:paraId="1F2E2A35" w14:textId="64AE8732" w:rsidR="00DA562F" w:rsidRPr="001A733A" w:rsidRDefault="00C3738D" w:rsidP="0063082D">
      <w:pPr>
        <w:jc w:val="left"/>
      </w:pPr>
      <w:r w:rsidRPr="001A733A">
        <w:t xml:space="preserve">The </w:t>
      </w:r>
      <w:r w:rsidR="000F34B2">
        <w:t xml:space="preserve">articles and book chapters found in the systematic review </w:t>
      </w:r>
      <w:r w:rsidRPr="001A733A">
        <w:t xml:space="preserve">included 289 individual authors. The median number of publications per author was 1, with low variation (Median Absolute Deviation = 0). This demonstrates that the modal researcher who uses the IRAP uses it just once. To understand repeat users of the task, I extracted all researchers with at least five publications using the IRAP. Twenty such researchers were found (see Table 1). Results demonstrated that Dermot Barnes-Holmes was a co-author of 48% of all IRAP publications between 2006 and 2022. Of these twenty frequent users of the IRAP, one was Dermot Barnes-Holmes himself, fifteen were his current and </w:t>
      </w:r>
      <w:r w:rsidR="00DA562F" w:rsidRPr="001A733A">
        <w:t>former students, and one was his former student’s student. Only three individuals (15%) who have frequently published IRAP studies did not come from Barnes-Holmes’s academic lineage. 71% of all IRAP publications included Barnes-Holmes, his students, or his students’ students as a co-author.</w:t>
      </w:r>
    </w:p>
    <w:p w14:paraId="779665A8" w14:textId="7935C75D" w:rsidR="004F23F5" w:rsidRPr="001A733A" w:rsidRDefault="004F23F5" w:rsidP="0063082D">
      <w:pPr>
        <w:jc w:val="left"/>
      </w:pPr>
      <w:r w:rsidRPr="001A733A">
        <w:t xml:space="preserve">Collectively, this analysis of the authorship patterns in the IRAP literature reduces the credibility of Barnes-Holmes &amp; Harte’s (2022) claim that the task’s creator lost control of the </w:t>
      </w:r>
      <w:r w:rsidRPr="001A733A">
        <w:lastRenderedPageBreak/>
        <w:t>IRAP and the implication that it was authors other than Barnes-Holmes that used the IRAP as an implicit measure.</w:t>
      </w:r>
    </w:p>
    <w:p w14:paraId="5FC6DDEF" w14:textId="77777777" w:rsidR="004F23F5" w:rsidRPr="001A733A" w:rsidRDefault="004F23F5" w:rsidP="00DE698B">
      <w:pPr>
        <w:pStyle w:val="Heading1"/>
      </w:pPr>
      <w:r w:rsidRPr="001A733A">
        <w:t>The analogy with Frankenstein</w:t>
      </w:r>
    </w:p>
    <w:p w14:paraId="46FD98F8" w14:textId="3A5DB0A1" w:rsidR="003F5746" w:rsidRPr="001A733A" w:rsidRDefault="004F23F5" w:rsidP="0063082D">
      <w:pPr>
        <w:pStyle w:val="NormalWeb"/>
        <w:ind w:firstLine="720"/>
        <w:jc w:val="left"/>
        <w:rPr>
          <w:rFonts w:eastAsia="Times New Roman"/>
          <w:kern w:val="0"/>
          <w:lang w:eastAsia="zh-CN"/>
        </w:rPr>
      </w:pPr>
      <w:r w:rsidRPr="001A733A">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w:t>
      </w:r>
      <w:proofErr w:type="gramStart"/>
      <w:r w:rsidRPr="001A733A">
        <w:t>life</w:t>
      </w:r>
      <w:proofErr w:type="gramEnd"/>
      <w:r w:rsidRPr="001A733A">
        <w:t xml:space="preserve"> he becomes Dr. Frankenstein’s nemesis and eventually leads to their joint demise. … </w:t>
      </w:r>
      <w:r w:rsidRPr="001A733A">
        <w:rPr>
          <w:rFonts w:eastAsia="Times New Roman"/>
          <w:kern w:val="0"/>
          <w:lang w:eastAsia="zh-CN"/>
        </w:rPr>
        <w:t xml:space="preserve">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 </w:t>
      </w:r>
      <w:r w:rsidR="00BE2C3F" w:rsidRPr="001A733A">
        <w:rPr>
          <w:rFonts w:eastAsia="Times New Roman"/>
          <w:kern w:val="0"/>
          <w:lang w:eastAsia="zh-CN"/>
        </w:rPr>
        <w:t xml:space="preserve">the IRAP, unlike Frankenstein’s monster, will be tamed and refined into a better understood, more precise, functional-analytic tool” (pp. 1-2). This rendition of the novel’s plot and themes is a common and ironic misunderstanding: </w:t>
      </w:r>
      <w:r w:rsidR="00BE2C3F" w:rsidRPr="001A733A">
        <w:t xml:space="preserve">Shelly’s Frankenstein is a story about the follies of scientific ambition that is blind to responsibility. Through his </w:t>
      </w:r>
      <w:r w:rsidR="00DB5700" w:rsidRPr="001A733A">
        <w:t>labors</w:t>
      </w:r>
      <w:r w:rsidR="00BE2C3F" w:rsidRPr="001A733A">
        <w:t xml:space="preserve">, </w:t>
      </w:r>
      <w:r w:rsidR="00BE2C3F" w:rsidRPr="001A733A">
        <w:rPr>
          <w:rFonts w:eastAsia="Times New Roman"/>
          <w:kern w:val="0"/>
          <w:lang w:eastAsia="zh-CN"/>
        </w:rPr>
        <w:t>Victor Frankenstein</w:t>
      </w:r>
      <w:r w:rsidR="00BE2C3F" w:rsidRPr="001A733A">
        <w:t xml:space="preserve"> creates new life. But he does not lose control of the creature</w:t>
      </w:r>
      <w:r w:rsidR="0089116E" w:rsidRPr="001A733A">
        <w:t>:</w:t>
      </w:r>
      <w:r w:rsidR="00BE2C3F" w:rsidRPr="001A733A">
        <w:t xml:space="preserve"> he abandons and betrays it. The creature goes on to cause </w:t>
      </w:r>
      <w:r w:rsidR="00F04AEC" w:rsidRPr="001A733A">
        <w:t>carnage</w:t>
      </w:r>
      <w:r w:rsidR="00BE2C3F" w:rsidRPr="001A733A">
        <w:t xml:space="preserve">, but </w:t>
      </w:r>
      <w:r w:rsidR="00BE2C3F" w:rsidRPr="001A733A">
        <w:rPr>
          <w:rFonts w:eastAsia="Times New Roman"/>
          <w:kern w:val="0"/>
          <w:lang w:eastAsia="zh-CN"/>
        </w:rPr>
        <w:t>the ultimate cause of this damage is Frankenstein’s failure</w:t>
      </w:r>
      <w:r w:rsidR="004A3471" w:rsidRPr="001A733A">
        <w:rPr>
          <w:rFonts w:eastAsia="Times New Roman"/>
          <w:kern w:val="0"/>
          <w:lang w:eastAsia="zh-CN"/>
        </w:rPr>
        <w:t xml:space="preserve"> </w:t>
      </w:r>
      <w:r w:rsidR="00BE2C3F" w:rsidRPr="001A733A">
        <w:rPr>
          <w:rFonts w:eastAsia="Times New Roman"/>
          <w:kern w:val="0"/>
          <w:lang w:eastAsia="zh-CN"/>
        </w:rPr>
        <w:t>to stay true to his prior words or take responsibility for his influence</w:t>
      </w:r>
      <w:r w:rsidR="0032644B" w:rsidRPr="001A733A">
        <w:rPr>
          <w:rFonts w:eastAsia="Times New Roman"/>
          <w:kern w:val="0"/>
          <w:lang w:eastAsia="zh-CN"/>
        </w:rPr>
        <w:t xml:space="preserve"> over his creation</w:t>
      </w:r>
      <w:r w:rsidR="00BE2C3F" w:rsidRPr="001A733A">
        <w:rPr>
          <w:rFonts w:eastAsia="Times New Roman"/>
          <w:kern w:val="0"/>
          <w:lang w:eastAsia="zh-CN"/>
        </w:rPr>
        <w:t>.</w:t>
      </w:r>
    </w:p>
    <w:p w14:paraId="5BDA8131" w14:textId="054CDCDC" w:rsidR="00B12A48" w:rsidRPr="001A733A" w:rsidRDefault="00B12A48" w:rsidP="00DE698B">
      <w:pPr>
        <w:pStyle w:val="Heading1"/>
        <w:rPr>
          <w:rFonts w:eastAsia="Times New Roman"/>
          <w:kern w:val="0"/>
          <w:lang w:eastAsia="zh-CN"/>
        </w:rPr>
      </w:pPr>
      <w:r w:rsidRPr="001A733A">
        <w:t>Conclusion</w:t>
      </w:r>
    </w:p>
    <w:p w14:paraId="7959372F" w14:textId="274144B2" w:rsidR="000720C7" w:rsidRPr="005341B5" w:rsidRDefault="00BB12DC" w:rsidP="0063082D">
      <w:pPr>
        <w:pStyle w:val="NormalWeb"/>
        <w:ind w:firstLine="720"/>
        <w:jc w:val="left"/>
        <w:rPr>
          <w:lang w:eastAsia="zh-CN"/>
        </w:rPr>
      </w:pPr>
      <w:r w:rsidRPr="001A733A">
        <w:rPr>
          <w:lang w:eastAsia="zh-CN"/>
        </w:rPr>
        <w:t xml:space="preserve">Contrary to what Barnes-Holmes &amp; Harte (2022) claimed, </w:t>
      </w:r>
      <w:r w:rsidR="003C7B30" w:rsidRPr="001A733A">
        <w:rPr>
          <w:lang w:eastAsia="zh-CN"/>
        </w:rPr>
        <w:t>a systematic review of the published IRAP literature</w:t>
      </w:r>
      <w:r w:rsidRPr="001A733A">
        <w:rPr>
          <w:lang w:eastAsia="zh-CN"/>
        </w:rPr>
        <w:t xml:space="preserve"> show</w:t>
      </w:r>
      <w:r w:rsidR="00945663" w:rsidRPr="001A733A">
        <w:rPr>
          <w:lang w:eastAsia="zh-CN"/>
        </w:rPr>
        <w:t>ed</w:t>
      </w:r>
      <w:r w:rsidRPr="001A733A">
        <w:rPr>
          <w:lang w:eastAsia="zh-CN"/>
        </w:rPr>
        <w:t xml:space="preserve"> that, f</w:t>
      </w:r>
      <w:r w:rsidR="00D72946" w:rsidRPr="001A733A">
        <w:rPr>
          <w:lang w:eastAsia="zh-CN"/>
        </w:rPr>
        <w:t xml:space="preserve">rom its inception, Barnes-Holmes </w:t>
      </w:r>
      <w:r w:rsidRPr="001A733A">
        <w:rPr>
          <w:lang w:eastAsia="zh-CN"/>
        </w:rPr>
        <w:t>stated</w:t>
      </w:r>
      <w:r w:rsidR="00D72946" w:rsidRPr="001A733A">
        <w:rPr>
          <w:lang w:eastAsia="zh-CN"/>
        </w:rPr>
        <w:t xml:space="preserve"> that the IRAP was created </w:t>
      </w:r>
      <w:r w:rsidR="0042369B" w:rsidRPr="001A733A">
        <w:rPr>
          <w:lang w:eastAsia="zh-CN"/>
        </w:rPr>
        <w:t xml:space="preserve">and used </w:t>
      </w:r>
      <w:r w:rsidR="00D72946" w:rsidRPr="001A733A">
        <w:rPr>
          <w:lang w:eastAsia="zh-CN"/>
        </w:rPr>
        <w:t xml:space="preserve">as an implicit measure. </w:t>
      </w:r>
      <w:r w:rsidR="0042369B" w:rsidRPr="001A733A">
        <w:rPr>
          <w:lang w:eastAsia="zh-CN"/>
        </w:rPr>
        <w:t xml:space="preserve">Barnes-Holmes </w:t>
      </w:r>
      <w:r w:rsidR="00D72946" w:rsidRPr="001A733A">
        <w:rPr>
          <w:lang w:eastAsia="zh-CN"/>
        </w:rPr>
        <w:t xml:space="preserve">never ‘lost control’ of the task but </w:t>
      </w:r>
      <w:r w:rsidRPr="001A733A">
        <w:rPr>
          <w:lang w:eastAsia="zh-CN"/>
        </w:rPr>
        <w:t xml:space="preserve">rather </w:t>
      </w:r>
      <w:r w:rsidR="00D72946" w:rsidRPr="001A733A">
        <w:rPr>
          <w:lang w:eastAsia="zh-CN"/>
        </w:rPr>
        <w:t xml:space="preserve">has </w:t>
      </w:r>
      <w:r w:rsidR="00C009EF" w:rsidRPr="001A733A">
        <w:rPr>
          <w:lang w:eastAsia="zh-CN"/>
        </w:rPr>
        <w:t>continued</w:t>
      </w:r>
      <w:r w:rsidR="00D72946" w:rsidRPr="001A733A">
        <w:rPr>
          <w:lang w:eastAsia="zh-CN"/>
        </w:rPr>
        <w:t xml:space="preserve"> to be </w:t>
      </w:r>
      <w:r w:rsidR="00C009EF" w:rsidRPr="001A733A">
        <w:rPr>
          <w:lang w:eastAsia="zh-CN"/>
        </w:rPr>
        <w:t xml:space="preserve">the primary </w:t>
      </w:r>
      <w:r w:rsidR="00D72946" w:rsidRPr="001A733A">
        <w:rPr>
          <w:lang w:eastAsia="zh-CN"/>
        </w:rPr>
        <w:t xml:space="preserve">author of IRAP publications. </w:t>
      </w:r>
      <w:r w:rsidR="00457F7C" w:rsidRPr="001A733A">
        <w:rPr>
          <w:lang w:eastAsia="zh-CN"/>
        </w:rPr>
        <w:t xml:space="preserve">Barnes-Holmes </w:t>
      </w:r>
      <w:r w:rsidR="00457F7C" w:rsidRPr="001A733A">
        <w:rPr>
          <w:lang w:eastAsia="zh-CN"/>
        </w:rPr>
        <w:lastRenderedPageBreak/>
        <w:t xml:space="preserve">has </w:t>
      </w:r>
      <w:r w:rsidR="008F3D36" w:rsidRPr="001A733A">
        <w:rPr>
          <w:lang w:eastAsia="zh-CN"/>
        </w:rPr>
        <w:t xml:space="preserve">therefore </w:t>
      </w:r>
      <w:r w:rsidR="00457F7C" w:rsidRPr="001A733A">
        <w:rPr>
          <w:lang w:eastAsia="zh-CN"/>
        </w:rPr>
        <w:t>played a central role in the verbal community that establishe</w:t>
      </w:r>
      <w:r w:rsidR="00762BA9" w:rsidRPr="001A733A">
        <w:rPr>
          <w:lang w:eastAsia="zh-CN"/>
        </w:rPr>
        <w:t>s</w:t>
      </w:r>
      <w:r w:rsidR="00457F7C" w:rsidRPr="001A733A">
        <w:rPr>
          <w:lang w:eastAsia="zh-CN"/>
        </w:rPr>
        <w:t xml:space="preserve"> and maintain</w:t>
      </w:r>
      <w:r w:rsidR="00762BA9" w:rsidRPr="001A733A">
        <w:rPr>
          <w:lang w:eastAsia="zh-CN"/>
        </w:rPr>
        <w:t>s the</w:t>
      </w:r>
      <w:r w:rsidR="00457F7C" w:rsidRPr="001A733A">
        <w:rPr>
          <w:lang w:eastAsia="zh-CN"/>
        </w:rPr>
        <w:t xml:space="preserve"> </w:t>
      </w:r>
      <w:r w:rsidR="008B1E73" w:rsidRPr="001A733A">
        <w:rPr>
          <w:lang w:eastAsia="zh-CN"/>
        </w:rPr>
        <w:t xml:space="preserve">labelling </w:t>
      </w:r>
      <w:r w:rsidR="00457F7C" w:rsidRPr="001A733A">
        <w:rPr>
          <w:lang w:eastAsia="zh-CN"/>
        </w:rPr>
        <w:t>and us</w:t>
      </w:r>
      <w:r w:rsidR="00762BA9" w:rsidRPr="001A733A">
        <w:rPr>
          <w:lang w:eastAsia="zh-CN"/>
        </w:rPr>
        <w:t>e</w:t>
      </w:r>
      <w:r w:rsidR="00F447C8" w:rsidRPr="001A733A">
        <w:rPr>
          <w:lang w:eastAsia="zh-CN"/>
        </w:rPr>
        <w:t xml:space="preserve"> of</w:t>
      </w:r>
      <w:r w:rsidR="00457F7C" w:rsidRPr="001A733A">
        <w:rPr>
          <w:lang w:eastAsia="zh-CN"/>
        </w:rPr>
        <w:t xml:space="preserve"> the IRAP as an implicit measure.</w:t>
      </w:r>
      <w:r w:rsidR="003C7B30" w:rsidRPr="001A733A">
        <w:rPr>
          <w:lang w:eastAsia="zh-CN"/>
        </w:rPr>
        <w:t xml:space="preserve"> </w:t>
      </w:r>
      <w:r w:rsidR="00011F4F" w:rsidRPr="001A733A">
        <w:rPr>
          <w:lang w:eastAsia="zh-CN"/>
        </w:rPr>
        <w:t xml:space="preserve">Revisionism or obfuscation </w:t>
      </w:r>
      <w:r w:rsidR="004C75B2" w:rsidRPr="001A733A">
        <w:t xml:space="preserve">of the IRAP’s history and evolution </w:t>
      </w:r>
      <w:r w:rsidR="000E499B" w:rsidRPr="001A733A">
        <w:t xml:space="preserve">only </w:t>
      </w:r>
      <w:r w:rsidR="008B1E73" w:rsidRPr="001A733A">
        <w:t xml:space="preserve">serves to </w:t>
      </w:r>
      <w:r w:rsidR="00011F4F" w:rsidRPr="001A733A">
        <w:t>mislead readers</w:t>
      </w:r>
      <w:r w:rsidR="008B1E73" w:rsidRPr="001A733A">
        <w:t xml:space="preserve"> and </w:t>
      </w:r>
      <w:r w:rsidR="004C75B2" w:rsidRPr="001A733A">
        <w:t xml:space="preserve">further confuse </w:t>
      </w:r>
      <w:r w:rsidR="008B1E73" w:rsidRPr="001A733A">
        <w:t xml:space="preserve">the task’s </w:t>
      </w:r>
      <w:r w:rsidR="004C75B2" w:rsidRPr="001A733A">
        <w:t>purpose and potential utility.</w:t>
      </w:r>
      <w:r w:rsidR="00380D7D" w:rsidRPr="001A733A">
        <w:t xml:space="preserve"> </w:t>
      </w:r>
      <w:r w:rsidR="005B5E05" w:rsidRPr="001A733A">
        <w:t>Unfortunately, t</w:t>
      </w:r>
      <w:r w:rsidR="00607E33" w:rsidRPr="001A733A">
        <w:t xml:space="preserve">he credibility of </w:t>
      </w:r>
      <w:r w:rsidR="00CD4BEF" w:rsidRPr="001A733A">
        <w:t xml:space="preserve">Barnes-Holmes &amp; Harte’s (2022) vision for the future of </w:t>
      </w:r>
      <w:r w:rsidR="001D73A1" w:rsidRPr="001A733A">
        <w:t xml:space="preserve">the </w:t>
      </w:r>
      <w:r w:rsidR="00CD4BEF" w:rsidRPr="001A733A">
        <w:t xml:space="preserve">IRAP is undermined by their </w:t>
      </w:r>
      <w:r w:rsidR="00411861" w:rsidRPr="001A733A">
        <w:t>mischaracterization</w:t>
      </w:r>
      <w:r w:rsidR="00CD4BEF" w:rsidRPr="001A733A">
        <w:t xml:space="preserve"> of its past.</w:t>
      </w:r>
      <w:r w:rsidR="000720C7">
        <w:br w:type="page"/>
      </w:r>
    </w:p>
    <w:p w14:paraId="78A2F4B2" w14:textId="54B6D71C" w:rsidR="00273B32" w:rsidRDefault="00273B32" w:rsidP="00273B32">
      <w:pPr>
        <w:pStyle w:val="Heading1"/>
      </w:pPr>
      <w:r w:rsidRPr="00273B32">
        <w:lastRenderedPageBreak/>
        <w:t>Statements and Declarations</w:t>
      </w:r>
    </w:p>
    <w:p w14:paraId="1AED067D" w14:textId="3FF53C82" w:rsidR="00273B32" w:rsidRDefault="00273B32" w:rsidP="00273B32">
      <w:pPr>
        <w:pStyle w:val="Heading2"/>
      </w:pPr>
      <w:r>
        <w:t>Conflict of Interest</w:t>
      </w:r>
    </w:p>
    <w:p w14:paraId="2B1306F9" w14:textId="0B911D26" w:rsidR="00FE35A9" w:rsidRDefault="00FE35A9" w:rsidP="00273B32">
      <w:r w:rsidRPr="00FE35A9">
        <w:t xml:space="preserve">The author </w:t>
      </w:r>
      <w:r>
        <w:t xml:space="preserve">declares that he has </w:t>
      </w:r>
      <w:r w:rsidRPr="00FE35A9">
        <w:t>no relevant financial or non-financial interests to disclose.</w:t>
      </w:r>
    </w:p>
    <w:p w14:paraId="1800B8E7" w14:textId="5E1D186C" w:rsidR="00273B32" w:rsidRPr="00273B32" w:rsidRDefault="00273B32" w:rsidP="00273B32">
      <w:pPr>
        <w:pStyle w:val="Heading2"/>
      </w:pPr>
      <w:r>
        <w:t>Funding</w:t>
      </w:r>
    </w:p>
    <w:p w14:paraId="056723A5" w14:textId="7B272E03" w:rsidR="00273B32" w:rsidRPr="00273B32" w:rsidRDefault="005E29DB" w:rsidP="00273B32">
      <w:r>
        <w:t>This research</w:t>
      </w:r>
      <w:r w:rsidR="00273B32">
        <w:t xml:space="preserve"> was supported by the META-REP Priority Program of the German Research Foundation (#464488178).</w:t>
      </w:r>
    </w:p>
    <w:p w14:paraId="50285D09" w14:textId="644F8D0E" w:rsidR="00273B32" w:rsidRDefault="00273B32" w:rsidP="00273B32">
      <w:pPr>
        <w:pStyle w:val="Heading2"/>
      </w:pPr>
      <w:r>
        <w:t xml:space="preserve">Availability of data, code and materials </w:t>
      </w:r>
    </w:p>
    <w:p w14:paraId="2B9183FE" w14:textId="19BF24A4" w:rsidR="00273B32" w:rsidRDefault="00273B32" w:rsidP="00273B32">
      <w:r>
        <w:t>All data</w:t>
      </w:r>
      <w:r w:rsidR="00FE35A9">
        <w:t>, code</w:t>
      </w:r>
      <w:r>
        <w:t xml:space="preserve"> and materials</w:t>
      </w:r>
      <w:r w:rsidR="00FE35A9">
        <w:t xml:space="preserve"> </w:t>
      </w:r>
      <w:r>
        <w:t>are available</w:t>
      </w:r>
      <w:r w:rsidR="00FE35A9">
        <w:t xml:space="preserve"> at </w:t>
      </w:r>
      <w:hyperlink r:id="rId12" w:history="1">
        <w:r w:rsidRPr="001A733A">
          <w:rPr>
            <w:rStyle w:val="Hyperlink"/>
          </w:rPr>
          <w:t>osf.io/3bp84</w:t>
        </w:r>
      </w:hyperlink>
      <w:r w:rsidRPr="001A733A">
        <w:t>.</w:t>
      </w:r>
    </w:p>
    <w:p w14:paraId="74944360" w14:textId="77777777" w:rsidR="00287120" w:rsidRDefault="00287120">
      <w:pPr>
        <w:spacing w:line="240" w:lineRule="auto"/>
        <w:ind w:firstLine="0"/>
        <w:jc w:val="left"/>
        <w:rPr>
          <w:rFonts w:eastAsiaTheme="majorEastAsia" w:cstheme="majorBidi"/>
          <w:b/>
          <w:bCs/>
        </w:rPr>
      </w:pPr>
      <w:r>
        <w:br w:type="page"/>
      </w:r>
    </w:p>
    <w:p w14:paraId="52E3079E" w14:textId="39B1C9B7" w:rsidR="00AD1F7D" w:rsidRPr="001A733A" w:rsidRDefault="00AD1F7D" w:rsidP="00DE698B">
      <w:pPr>
        <w:pStyle w:val="Heading1"/>
      </w:pPr>
      <w:r w:rsidRPr="001A733A">
        <w:lastRenderedPageBreak/>
        <w:t>References</w:t>
      </w:r>
    </w:p>
    <w:p w14:paraId="474265B5" w14:textId="77777777" w:rsidR="0002241A" w:rsidRPr="001A733A" w:rsidRDefault="00BB2EA8" w:rsidP="00127559">
      <w:pPr>
        <w:pStyle w:val="Bibliography"/>
      </w:pPr>
      <w:r w:rsidRPr="001A733A">
        <w:fldChar w:fldCharType="begin"/>
      </w:r>
      <w:r w:rsidR="0002241A" w:rsidRPr="001A733A">
        <w:instrText xml:space="preserve"> ADDIN ZOTERO_BIBL {"uncited":[],"omitted":[],"custom":[]} CSL_BIBLIOGRAPHY </w:instrText>
      </w:r>
      <w:r w:rsidRPr="001A733A">
        <w:fldChar w:fldCharType="separate"/>
      </w:r>
      <w:r w:rsidR="0002241A" w:rsidRPr="001A733A">
        <w:t xml:space="preserve">Barnes-Holmes, D., Barnes-Holmes, Y., Power, P., Hayden, E., Milne, R., &amp; Stewart, I. (2006). Do you really know what you believe? Developing the Implicit Relational Assessment Procedure (IRAP) as a direct measure of implicit beliefs. </w:t>
      </w:r>
      <w:r w:rsidR="0002241A" w:rsidRPr="001A733A">
        <w:rPr>
          <w:i/>
          <w:iCs/>
        </w:rPr>
        <w:t>The Irish Psychologist</w:t>
      </w:r>
      <w:r w:rsidR="0002241A" w:rsidRPr="001A733A">
        <w:t xml:space="preserve">, </w:t>
      </w:r>
      <w:r w:rsidR="0002241A" w:rsidRPr="001A733A">
        <w:rPr>
          <w:i/>
          <w:iCs/>
        </w:rPr>
        <w:t>32</w:t>
      </w:r>
      <w:r w:rsidR="0002241A" w:rsidRPr="001A733A">
        <w:t>(7), 169–177.</w:t>
      </w:r>
    </w:p>
    <w:p w14:paraId="5944B934" w14:textId="77777777" w:rsidR="0002241A" w:rsidRPr="001A733A" w:rsidRDefault="0002241A" w:rsidP="00127559">
      <w:pPr>
        <w:pStyle w:val="Bibliography"/>
      </w:pPr>
      <w:r w:rsidRPr="001A733A">
        <w:t xml:space="preserve">Barnes-Holmes, D., &amp; Harte, C. (2022). The IRAP as a Measure of Implicit Cognition: A Case of Frankenstein’s Monster. </w:t>
      </w:r>
      <w:r w:rsidRPr="001A733A">
        <w:rPr>
          <w:i/>
          <w:iCs/>
        </w:rPr>
        <w:t>Perspectives on Behavior Science</w:t>
      </w:r>
      <w:r w:rsidRPr="001A733A">
        <w:t>. https://doi.org/10.1007/s40614-022-00352-z</w:t>
      </w:r>
    </w:p>
    <w:p w14:paraId="3C81E1AC" w14:textId="77777777" w:rsidR="0002241A" w:rsidRPr="001A733A" w:rsidRDefault="0002241A" w:rsidP="00127559">
      <w:pPr>
        <w:pStyle w:val="Bibliography"/>
      </w:pPr>
      <w:r w:rsidRPr="001A733A">
        <w:t xml:space="preserve">Barnes-Holmes, D., Hayden, E., Barnes-Holmes, Y., &amp; Stewart, I. (2008). The Implicit Relational Assessment Procedure (IRAP) as a response-time and event-related-potentials methodology for testing natural verbal relations: A preliminary study. </w:t>
      </w:r>
      <w:r w:rsidRPr="001A733A">
        <w:rPr>
          <w:i/>
          <w:iCs/>
        </w:rPr>
        <w:t>The Psychological Record</w:t>
      </w:r>
      <w:r w:rsidRPr="001A733A">
        <w:t xml:space="preserve">, </w:t>
      </w:r>
      <w:r w:rsidRPr="001A733A">
        <w:rPr>
          <w:i/>
          <w:iCs/>
        </w:rPr>
        <w:t>58</w:t>
      </w:r>
      <w:r w:rsidRPr="001A733A">
        <w:t>(4), 497–516.</w:t>
      </w:r>
    </w:p>
    <w:p w14:paraId="5DBB5EE5" w14:textId="77777777" w:rsidR="0002241A" w:rsidRPr="001A733A" w:rsidRDefault="0002241A" w:rsidP="00127559">
      <w:pPr>
        <w:pStyle w:val="Bibliography"/>
      </w:pPr>
      <w:r w:rsidRPr="001A733A">
        <w:t xml:space="preserve">Barnes-Holmes, D., &amp; Hussey, I. (2016). The functional-cognitive meta-theoretical framework: Reflections, possible clarifications and how to move forward. </w:t>
      </w:r>
      <w:r w:rsidRPr="001A733A">
        <w:rPr>
          <w:i/>
          <w:iCs/>
        </w:rPr>
        <w:t>International Journal of Psychology</w:t>
      </w:r>
      <w:r w:rsidRPr="001A733A">
        <w:t xml:space="preserve">, </w:t>
      </w:r>
      <w:r w:rsidRPr="001A733A">
        <w:rPr>
          <w:i/>
          <w:iCs/>
        </w:rPr>
        <w:t>51</w:t>
      </w:r>
      <w:r w:rsidRPr="001A733A">
        <w:t>(1), 50–57. https://doi.org/10.1002/ijop.12166</w:t>
      </w:r>
    </w:p>
    <w:p w14:paraId="7834681B" w14:textId="77777777" w:rsidR="0002241A" w:rsidRPr="001A733A" w:rsidRDefault="0002241A" w:rsidP="00127559">
      <w:pPr>
        <w:pStyle w:val="Bibliography"/>
      </w:pPr>
      <w:r w:rsidRPr="001A733A">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1A733A">
        <w:rPr>
          <w:i/>
          <w:iCs/>
        </w:rPr>
        <w:t>The Psychological Record</w:t>
      </w:r>
      <w:r w:rsidRPr="001A733A">
        <w:t xml:space="preserve">, </w:t>
      </w:r>
      <w:r w:rsidRPr="001A733A">
        <w:rPr>
          <w:i/>
          <w:iCs/>
        </w:rPr>
        <w:t>60</w:t>
      </w:r>
      <w:r w:rsidRPr="001A733A">
        <w:t>, 57–66.</w:t>
      </w:r>
    </w:p>
    <w:p w14:paraId="0D8AC9C0" w14:textId="77777777" w:rsidR="0002241A" w:rsidRPr="001A733A" w:rsidRDefault="0002241A" w:rsidP="00127559">
      <w:pPr>
        <w:pStyle w:val="Bibliography"/>
      </w:pPr>
      <w:r w:rsidRPr="001A733A">
        <w:t xml:space="preserve">Barnes-Holmes, D., Waldron, D., Barnes-Holmes, Y., &amp; Stewart, I. (2009). Testing the validity of the Implicit Relational Assessment Procedure and the Implicit Association Test: Measuring attitudes toward Dublin and country life in Ireland. </w:t>
      </w:r>
      <w:r w:rsidRPr="001A733A">
        <w:rPr>
          <w:i/>
          <w:iCs/>
        </w:rPr>
        <w:t>The Psychological Record</w:t>
      </w:r>
      <w:r w:rsidRPr="001A733A">
        <w:t xml:space="preserve">, </w:t>
      </w:r>
      <w:r w:rsidRPr="001A733A">
        <w:rPr>
          <w:i/>
          <w:iCs/>
        </w:rPr>
        <w:t>59</w:t>
      </w:r>
      <w:r w:rsidRPr="001A733A">
        <w:t>(3), 389–406.</w:t>
      </w:r>
    </w:p>
    <w:p w14:paraId="206A7AA2" w14:textId="77777777" w:rsidR="0002241A" w:rsidRPr="001A733A" w:rsidRDefault="0002241A" w:rsidP="00127559">
      <w:pPr>
        <w:pStyle w:val="Bibliography"/>
      </w:pPr>
      <w:r w:rsidRPr="001A733A">
        <w:lastRenderedPageBreak/>
        <w:t xml:space="preserve">Campbell, C., Barnes-Holmes, D., Barnes-Holmes, Y., &amp; Stewart, I. (2011). Exploring Screen Presentations in the Implicit Relational Assessment Procedure (IRAP). </w:t>
      </w:r>
      <w:r w:rsidRPr="001A733A">
        <w:rPr>
          <w:i/>
          <w:iCs/>
        </w:rPr>
        <w:t>International Journal of Psychology &amp; Psychological Therapy</w:t>
      </w:r>
      <w:r w:rsidRPr="001A733A">
        <w:t xml:space="preserve">, </w:t>
      </w:r>
      <w:r w:rsidRPr="001A733A">
        <w:rPr>
          <w:i/>
          <w:iCs/>
        </w:rPr>
        <w:t>11</w:t>
      </w:r>
      <w:r w:rsidRPr="001A733A">
        <w:t>(3), 377–388.</w:t>
      </w:r>
    </w:p>
    <w:p w14:paraId="2FEF4EF3" w14:textId="77777777" w:rsidR="0002241A" w:rsidRPr="001A733A" w:rsidRDefault="0002241A" w:rsidP="00127559">
      <w:pPr>
        <w:pStyle w:val="Bibliography"/>
      </w:pPr>
      <w:r w:rsidRPr="001A733A">
        <w:t xml:space="preserve">Chan, G., Barnes-Holmes, D., Barnes-Holmes, Y., &amp; Stewart, I. (2009). Implicit attitudes to work and leisure among North American and Irish individuals: A preliminary study. </w:t>
      </w:r>
      <w:r w:rsidRPr="001A733A">
        <w:rPr>
          <w:i/>
          <w:iCs/>
        </w:rPr>
        <w:t>International Journal of Psychology &amp; Psychological Therapy</w:t>
      </w:r>
      <w:r w:rsidRPr="001A733A">
        <w:t xml:space="preserve">, </w:t>
      </w:r>
      <w:r w:rsidRPr="001A733A">
        <w:rPr>
          <w:i/>
          <w:iCs/>
        </w:rPr>
        <w:t>9</w:t>
      </w:r>
      <w:r w:rsidRPr="001A733A">
        <w:t>(3), 317–334.</w:t>
      </w:r>
    </w:p>
    <w:p w14:paraId="0AB49FAA" w14:textId="77777777" w:rsidR="0002241A" w:rsidRPr="001A733A" w:rsidRDefault="0002241A" w:rsidP="00127559">
      <w:pPr>
        <w:pStyle w:val="Bibliography"/>
      </w:pPr>
      <w:r w:rsidRPr="001A733A">
        <w:t xml:space="preserve">Cullen, C., &amp; Barnes-Holmes, D. (2008). Implicit pride and prejudice: A heterosexual phenomenon? In </w:t>
      </w:r>
      <w:r w:rsidRPr="001A733A">
        <w:rPr>
          <w:i/>
          <w:iCs/>
        </w:rPr>
        <w:t>The psychology of modern prejudice</w:t>
      </w:r>
      <w:r w:rsidRPr="001A733A">
        <w:t xml:space="preserve"> (pp. 195–223). Nova Science Publishers.</w:t>
      </w:r>
    </w:p>
    <w:p w14:paraId="4E5DF900" w14:textId="77777777" w:rsidR="0002241A" w:rsidRPr="001A733A" w:rsidRDefault="0002241A" w:rsidP="00127559">
      <w:pPr>
        <w:pStyle w:val="Bibliography"/>
      </w:pPr>
      <w:r w:rsidRPr="001A733A">
        <w:t xml:space="preserve">Cullen, C., Barnes-Holmes, D., Barnes-Holmes, Y., &amp; Stewart, I. (2009). The Implicit relational assessment procedure (IRAP) and the malleability of ageist attitudes. </w:t>
      </w:r>
      <w:r w:rsidRPr="001A733A">
        <w:rPr>
          <w:i/>
          <w:iCs/>
        </w:rPr>
        <w:t>The Psychological Record</w:t>
      </w:r>
      <w:r w:rsidRPr="001A733A">
        <w:t xml:space="preserve">, </w:t>
      </w:r>
      <w:r w:rsidRPr="001A733A">
        <w:rPr>
          <w:i/>
          <w:iCs/>
        </w:rPr>
        <w:t>59</w:t>
      </w:r>
      <w:r w:rsidRPr="001A733A">
        <w:t>(4), 591–620.</w:t>
      </w:r>
    </w:p>
    <w:p w14:paraId="06265057" w14:textId="77777777" w:rsidR="0002241A" w:rsidRPr="001A733A" w:rsidRDefault="0002241A" w:rsidP="00127559">
      <w:pPr>
        <w:pStyle w:val="Bibliography"/>
      </w:pPr>
      <w:r w:rsidRPr="001A733A">
        <w:t xml:space="preserve">Dawson, D. L., Barnes-Holmes, D., Gresswell, D. M., Hart, A. J., &amp; Gore, N. J. (2009). Assessing the implicit beliefs of sexual offenders using the implicit relational assessment procedure: A first study. </w:t>
      </w:r>
      <w:r w:rsidRPr="001A733A">
        <w:rPr>
          <w:i/>
          <w:iCs/>
        </w:rPr>
        <w:t>Sexual Abuse: Journal of Research and Treatment</w:t>
      </w:r>
      <w:r w:rsidRPr="001A733A">
        <w:t xml:space="preserve">, </w:t>
      </w:r>
      <w:r w:rsidRPr="001A733A">
        <w:rPr>
          <w:i/>
          <w:iCs/>
        </w:rPr>
        <w:t>21</w:t>
      </w:r>
      <w:r w:rsidRPr="001A733A">
        <w:t>(1), 57–75. https://doi.org/10.1177/1079063208326928</w:t>
      </w:r>
    </w:p>
    <w:p w14:paraId="06E4DD32" w14:textId="77777777" w:rsidR="0002241A" w:rsidRPr="001A733A" w:rsidRDefault="0002241A" w:rsidP="00127559">
      <w:pPr>
        <w:pStyle w:val="Bibliography"/>
      </w:pPr>
      <w:r w:rsidRPr="001A733A">
        <w:t xml:space="preserve">Greenwald, A. G., &amp; Lai, C. K. (2020). Implicit Social Cognition. </w:t>
      </w:r>
      <w:r w:rsidRPr="001A733A">
        <w:rPr>
          <w:i/>
          <w:iCs/>
        </w:rPr>
        <w:t>Annual Review of Psychology</w:t>
      </w:r>
      <w:r w:rsidRPr="001A733A">
        <w:t xml:space="preserve">, </w:t>
      </w:r>
      <w:r w:rsidRPr="001A733A">
        <w:rPr>
          <w:i/>
          <w:iCs/>
        </w:rPr>
        <w:t>71</w:t>
      </w:r>
      <w:r w:rsidRPr="001A733A">
        <w:t>(1), 419–445. https://doi.org/10.1146/annurev-psych-010419-050837</w:t>
      </w:r>
    </w:p>
    <w:p w14:paraId="15067480" w14:textId="77777777" w:rsidR="0002241A" w:rsidRPr="001A733A" w:rsidRDefault="0002241A" w:rsidP="00127559">
      <w:pPr>
        <w:pStyle w:val="Bibliography"/>
      </w:pPr>
      <w:r w:rsidRPr="001A733A">
        <w:t xml:space="preserve">Hussey, I., &amp; Barnes-Holmes, D. (2012). The implicit relational assessment procedure as a measure of implicit depression and the role of psychological flexibility. </w:t>
      </w:r>
      <w:r w:rsidRPr="001A733A">
        <w:rPr>
          <w:i/>
          <w:iCs/>
        </w:rPr>
        <w:t>Cognitive and Behavioral Practice</w:t>
      </w:r>
      <w:r w:rsidRPr="001A733A">
        <w:t xml:space="preserve">, </w:t>
      </w:r>
      <w:r w:rsidRPr="001A733A">
        <w:rPr>
          <w:i/>
          <w:iCs/>
        </w:rPr>
        <w:t>19</w:t>
      </w:r>
      <w:r w:rsidRPr="001A733A">
        <w:t>(4), 573–582. https://doi.org/10.1016/j.cbpra.2012.03.002</w:t>
      </w:r>
    </w:p>
    <w:p w14:paraId="33B001DB" w14:textId="77777777" w:rsidR="0002241A" w:rsidRPr="001A733A" w:rsidRDefault="0002241A" w:rsidP="00127559">
      <w:pPr>
        <w:pStyle w:val="Bibliography"/>
      </w:pPr>
      <w:r w:rsidRPr="001A733A">
        <w:t xml:space="preserve">Hussey, I., Barnes-Holmes, D., &amp; Booth, R. (2016). Individuals with current suicidal ideation demonstrate implicit “fearlessness of death.” </w:t>
      </w:r>
      <w:r w:rsidRPr="001A733A">
        <w:rPr>
          <w:i/>
          <w:iCs/>
        </w:rPr>
        <w:t>Journal of Behavior Therapy and Experimental Psychiatry</w:t>
      </w:r>
      <w:r w:rsidRPr="001A733A">
        <w:t xml:space="preserve">, </w:t>
      </w:r>
      <w:r w:rsidRPr="001A733A">
        <w:rPr>
          <w:i/>
          <w:iCs/>
        </w:rPr>
        <w:t>51</w:t>
      </w:r>
      <w:r w:rsidRPr="001A733A">
        <w:t>, 1–9. https://doi.org/10.1016/j.jbtep.2015.11.003</w:t>
      </w:r>
    </w:p>
    <w:p w14:paraId="0244009C" w14:textId="77777777" w:rsidR="0002241A" w:rsidRPr="001A733A" w:rsidRDefault="0002241A" w:rsidP="00127559">
      <w:pPr>
        <w:pStyle w:val="Bibliography"/>
      </w:pPr>
      <w:r w:rsidRPr="001A733A">
        <w:lastRenderedPageBreak/>
        <w:t xml:space="preserve">Hussey, I., &amp; Drake, C. E. (2020). The Implicit Relational Assessment Procedure demonstrates poor internal consistency and test-retest reliability: A meta-analysis. </w:t>
      </w:r>
      <w:r w:rsidRPr="001A733A">
        <w:rPr>
          <w:i/>
          <w:iCs/>
        </w:rPr>
        <w:t>Preprint</w:t>
      </w:r>
      <w:r w:rsidRPr="001A733A">
        <w:t>. https://doi.org/10.31234/osf.io/ge3k7</w:t>
      </w:r>
    </w:p>
    <w:p w14:paraId="05D8102E" w14:textId="77777777" w:rsidR="0002241A" w:rsidRPr="001A733A" w:rsidRDefault="0002241A" w:rsidP="00127559">
      <w:pPr>
        <w:pStyle w:val="Bibliography"/>
      </w:pPr>
      <w:r w:rsidRPr="001A733A">
        <w:t xml:space="preserve">Kelly, A., &amp; Barnes-Holmes, D. (2013). Implicit attitudes towards children with autism versus normally developing children as predictors of professional burnout and psychopathology. </w:t>
      </w:r>
      <w:r w:rsidRPr="001A733A">
        <w:rPr>
          <w:i/>
          <w:iCs/>
        </w:rPr>
        <w:t>Research in Developmental Disabilities</w:t>
      </w:r>
      <w:r w:rsidRPr="001A733A">
        <w:t xml:space="preserve">, </w:t>
      </w:r>
      <w:r w:rsidRPr="001A733A">
        <w:rPr>
          <w:i/>
          <w:iCs/>
        </w:rPr>
        <w:t>34</w:t>
      </w:r>
      <w:r w:rsidRPr="001A733A">
        <w:t>(1), 17–28.</w:t>
      </w:r>
    </w:p>
    <w:p w14:paraId="4CF16E55" w14:textId="77777777" w:rsidR="0002241A" w:rsidRPr="001A733A" w:rsidRDefault="0002241A" w:rsidP="00127559">
      <w:pPr>
        <w:pStyle w:val="Bibliography"/>
      </w:pPr>
      <w:r w:rsidRPr="001A733A">
        <w:t xml:space="preserve">McKenna, I. M., Barnes-Holmes, D., Barnes-Holmes, Y., &amp; Stewart, I. (2007). Testing the fake-ability of the Implicit Relational Assessment Procedure (IRAP): The first study. </w:t>
      </w:r>
      <w:r w:rsidRPr="001A733A">
        <w:rPr>
          <w:i/>
          <w:iCs/>
        </w:rPr>
        <w:t>International Journal of Psychology and Psychological Therapy</w:t>
      </w:r>
      <w:r w:rsidRPr="001A733A">
        <w:t xml:space="preserve">, </w:t>
      </w:r>
      <w:r w:rsidRPr="001A733A">
        <w:rPr>
          <w:i/>
          <w:iCs/>
        </w:rPr>
        <w:t>7</w:t>
      </w:r>
      <w:r w:rsidRPr="001A733A">
        <w:t>(2), 253–268.</w:t>
      </w:r>
    </w:p>
    <w:p w14:paraId="6522977F" w14:textId="77777777" w:rsidR="0002241A" w:rsidRPr="001A733A" w:rsidRDefault="0002241A" w:rsidP="00127559">
      <w:pPr>
        <w:pStyle w:val="Bibliography"/>
      </w:pPr>
      <w:r w:rsidRPr="001A733A">
        <w:t xml:space="preserve">Moher, D., Liberati, A., Tetzlaff, J., &amp; Altman, D. G. (2009). Preferred reporting items for systematic reviews and meta-analyses: The PRISMA statement. </w:t>
      </w:r>
      <w:r w:rsidRPr="001A733A">
        <w:rPr>
          <w:i/>
          <w:iCs/>
        </w:rPr>
        <w:t>BMJ</w:t>
      </w:r>
      <w:r w:rsidRPr="001A733A">
        <w:t xml:space="preserve">, </w:t>
      </w:r>
      <w:r w:rsidRPr="001A733A">
        <w:rPr>
          <w:i/>
          <w:iCs/>
        </w:rPr>
        <w:t>339</w:t>
      </w:r>
      <w:r w:rsidRPr="001A733A">
        <w:t>, b2535. https://doi.org/10.1136/bmj.b2535</w:t>
      </w:r>
    </w:p>
    <w:p w14:paraId="7B1AD1E1" w14:textId="77777777" w:rsidR="0002241A" w:rsidRPr="001A733A" w:rsidRDefault="0002241A" w:rsidP="00127559">
      <w:pPr>
        <w:pStyle w:val="Bibliography"/>
      </w:pPr>
      <w:r w:rsidRPr="001A733A">
        <w:t xml:space="preserve">Nicholson, E., Dempsey, K., &amp; Barnes-Holmes, D. (2014). The role of responsibility and threat appraisals in contamination fear and obsessive-compulsive tendencies at the implicit level. </w:t>
      </w:r>
      <w:r w:rsidRPr="001A733A">
        <w:rPr>
          <w:i/>
          <w:iCs/>
        </w:rPr>
        <w:t>Journal of Contextual Behavioral Science</w:t>
      </w:r>
      <w:r w:rsidRPr="001A733A">
        <w:t xml:space="preserve">, </w:t>
      </w:r>
      <w:r w:rsidRPr="001A733A">
        <w:rPr>
          <w:i/>
          <w:iCs/>
        </w:rPr>
        <w:t>3</w:t>
      </w:r>
      <w:r w:rsidRPr="001A733A">
        <w:t>(1), 31–37. https://doi.org/10.1016/j.jcbs.2013.11.001</w:t>
      </w:r>
    </w:p>
    <w:p w14:paraId="4EF29069" w14:textId="77777777" w:rsidR="0002241A" w:rsidRPr="001A733A" w:rsidRDefault="0002241A" w:rsidP="00127559">
      <w:pPr>
        <w:pStyle w:val="Bibliography"/>
      </w:pPr>
      <w:r w:rsidRPr="001A733A">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1A733A">
        <w:rPr>
          <w:i/>
          <w:iCs/>
        </w:rPr>
        <w:t>The Psychological Record</w:t>
      </w:r>
      <w:r w:rsidRPr="001A733A">
        <w:t xml:space="preserve">, </w:t>
      </w:r>
      <w:r w:rsidRPr="001A733A">
        <w:rPr>
          <w:i/>
          <w:iCs/>
        </w:rPr>
        <w:t>69</w:t>
      </w:r>
      <w:r w:rsidRPr="001A733A">
        <w:t>(1), 13–24. https://doi.org/10.1007/s40732-018-0304-1</w:t>
      </w:r>
    </w:p>
    <w:p w14:paraId="4A9AE6BC" w14:textId="77777777" w:rsidR="0002241A" w:rsidRPr="001A733A" w:rsidRDefault="0002241A" w:rsidP="00127559">
      <w:pPr>
        <w:pStyle w:val="Bibliography"/>
      </w:pPr>
      <w:r w:rsidRPr="001A733A">
        <w:t xml:space="preserve">Power, P., Barnes-Holmes, D., Barnes-Holmes, Y., &amp; Stewart, I. (2009). The Implicit Relational Assessment Procedure (IRAP) as a measure of implicit relative preferences: A first study. </w:t>
      </w:r>
      <w:r w:rsidRPr="001A733A">
        <w:rPr>
          <w:i/>
          <w:iCs/>
        </w:rPr>
        <w:t>The Psychological Record</w:t>
      </w:r>
      <w:r w:rsidRPr="001A733A">
        <w:t xml:space="preserve">, </w:t>
      </w:r>
      <w:r w:rsidRPr="001A733A">
        <w:rPr>
          <w:i/>
          <w:iCs/>
        </w:rPr>
        <w:t>59</w:t>
      </w:r>
      <w:r w:rsidRPr="001A733A">
        <w:t>(4), 621–640.</w:t>
      </w:r>
    </w:p>
    <w:p w14:paraId="339284ED" w14:textId="77777777" w:rsidR="0002241A" w:rsidRPr="001A733A" w:rsidRDefault="0002241A" w:rsidP="00127559">
      <w:pPr>
        <w:pStyle w:val="Bibliography"/>
      </w:pPr>
      <w:r w:rsidRPr="00127559">
        <w:lastRenderedPageBreak/>
        <w:t>Stewart</w:t>
      </w:r>
      <w:r w:rsidRPr="001A733A">
        <w:t xml:space="preserve">, C., Rogers, F., Pilch, M., Stewart, I., Barnes-Holmes, Y., &amp; Westermann, S. (2017). The effect of social exclusion on state paranoia and explicit and implicit self-esteem in a non-clinical sample. </w:t>
      </w:r>
      <w:r w:rsidRPr="001A733A">
        <w:rPr>
          <w:i/>
          <w:iCs/>
        </w:rPr>
        <w:t>Journal of Behavior Therapy and Experimental Psychiatry</w:t>
      </w:r>
      <w:r w:rsidRPr="001A733A">
        <w:t xml:space="preserve">, </w:t>
      </w:r>
      <w:r w:rsidRPr="001A733A">
        <w:rPr>
          <w:i/>
          <w:iCs/>
        </w:rPr>
        <w:t>57</w:t>
      </w:r>
      <w:r w:rsidRPr="001A733A">
        <w:t>, 62–69. https://doi.org/10.1016/j.jbtep.2017.04.001</w:t>
      </w:r>
    </w:p>
    <w:p w14:paraId="17024EA5" w14:textId="77777777" w:rsidR="0002241A" w:rsidRPr="001A733A" w:rsidRDefault="0002241A" w:rsidP="00127559">
      <w:pPr>
        <w:pStyle w:val="Bibliography"/>
      </w:pPr>
      <w:r w:rsidRPr="001A733A">
        <w:t xml:space="preserve">Vahey, N. A., Barnes-Holmes, D., Barnes-Holmes, Y., &amp; Stewart, I. (2009). A first test of the Implicit Relational Assessment Procedure as a measure of self-esteem: Irish prisoner groups and university students. </w:t>
      </w:r>
      <w:r w:rsidRPr="001A733A">
        <w:rPr>
          <w:i/>
          <w:iCs/>
        </w:rPr>
        <w:t>The Psychological Record</w:t>
      </w:r>
      <w:r w:rsidRPr="001A733A">
        <w:t xml:space="preserve">, </w:t>
      </w:r>
      <w:r w:rsidRPr="001A733A">
        <w:rPr>
          <w:i/>
          <w:iCs/>
        </w:rPr>
        <w:t>59</w:t>
      </w:r>
      <w:r w:rsidRPr="001A733A">
        <w:t>(3), 371–388.</w:t>
      </w:r>
    </w:p>
    <w:p w14:paraId="4E8FBB8D" w14:textId="77777777" w:rsidR="0002241A" w:rsidRPr="001A733A" w:rsidRDefault="0002241A" w:rsidP="00127559">
      <w:pPr>
        <w:pStyle w:val="Bibliography"/>
      </w:pPr>
      <w:r w:rsidRPr="001A733A">
        <w:t xml:space="preserve">Vahey, N. A., Nicholson, E., &amp; Barnes-Holmes, D. (2015). A meta-analysis of criterion effects for the Implicit Relational Assessment Procedure (IRAP) in the clinical domain. </w:t>
      </w:r>
      <w:r w:rsidRPr="001A733A">
        <w:rPr>
          <w:i/>
          <w:iCs/>
        </w:rPr>
        <w:t>Journal of Behavior Therapy and Experimental Psychiatry</w:t>
      </w:r>
      <w:r w:rsidRPr="001A733A">
        <w:t xml:space="preserve">, </w:t>
      </w:r>
      <w:r w:rsidRPr="001A733A">
        <w:rPr>
          <w:i/>
          <w:iCs/>
        </w:rPr>
        <w:t>48</w:t>
      </w:r>
      <w:r w:rsidRPr="001A733A">
        <w:t>, 59–65. https://doi.org/10.1016/j.jbtep.2015.01.004</w:t>
      </w:r>
    </w:p>
    <w:p w14:paraId="3FCA1503" w14:textId="75B83D79" w:rsidR="00EE78FA" w:rsidRPr="001A733A" w:rsidRDefault="00BB2EA8" w:rsidP="00127559">
      <w:pPr>
        <w:ind w:left="720" w:hanging="720"/>
      </w:pPr>
      <w:r w:rsidRPr="001A733A">
        <w:fldChar w:fldCharType="end"/>
      </w:r>
    </w:p>
    <w:sectPr w:rsidR="00EE78FA" w:rsidRPr="001A733A" w:rsidSect="001A733A">
      <w:type w:val="continuous"/>
      <w:pgSz w:w="11900" w:h="16840"/>
      <w:pgMar w:top="1440" w:right="1440" w:bottom="1440" w:left="1440" w:header="708" w:footer="708" w:gutter="0"/>
      <w:cols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16B712" w14:textId="77777777" w:rsidR="0014613F" w:rsidRDefault="0014613F" w:rsidP="00DE698B">
      <w:r>
        <w:separator/>
      </w:r>
    </w:p>
  </w:endnote>
  <w:endnote w:type="continuationSeparator" w:id="0">
    <w:p w14:paraId="5E6238E7" w14:textId="77777777" w:rsidR="0014613F" w:rsidRDefault="0014613F" w:rsidP="00DE69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6924049"/>
      <w:docPartObj>
        <w:docPartGallery w:val="Page Numbers (Bottom of Page)"/>
        <w:docPartUnique/>
      </w:docPartObj>
    </w:sdtPr>
    <w:sdtContent>
      <w:p w14:paraId="12D328D7" w14:textId="6386E30A" w:rsidR="0089030B" w:rsidRDefault="0089030B" w:rsidP="00DE698B">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B63635">
          <w:rPr>
            <w:rStyle w:val="PageNumber"/>
            <w:noProof/>
          </w:rPr>
          <w:t>3</w:t>
        </w:r>
        <w:r>
          <w:rPr>
            <w:rStyle w:val="PageNumber"/>
          </w:rPr>
          <w:fldChar w:fldCharType="end"/>
        </w:r>
      </w:p>
    </w:sdtContent>
  </w:sdt>
  <w:p w14:paraId="5F23D2DC" w14:textId="6D7836D2" w:rsidR="003158CF" w:rsidRDefault="003158CF" w:rsidP="00DE698B">
    <w:pPr>
      <w:pStyle w:val="Footer"/>
      <w:rPr>
        <w:rStyle w:val="PageNumber"/>
      </w:rPr>
    </w:pPr>
  </w:p>
  <w:p w14:paraId="7C5D354F" w14:textId="77777777" w:rsidR="003158CF" w:rsidRDefault="003158CF" w:rsidP="00DE69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67B8D" w14:textId="77777777" w:rsidR="0014613F" w:rsidRDefault="0014613F" w:rsidP="00DE698B">
      <w:r>
        <w:separator/>
      </w:r>
    </w:p>
  </w:footnote>
  <w:footnote w:type="continuationSeparator" w:id="0">
    <w:p w14:paraId="6E776F7C" w14:textId="77777777" w:rsidR="0014613F" w:rsidRDefault="0014613F" w:rsidP="00DE69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6426466"/>
      <w:docPartObj>
        <w:docPartGallery w:val="Page Numbers (Top of Page)"/>
        <w:docPartUnique/>
      </w:docPartObj>
    </w:sdtPr>
    <w:sdtContent>
      <w:p w14:paraId="7E19FB39" w14:textId="17A76EAD" w:rsidR="00E17B78" w:rsidRDefault="00E17B78"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E18F32" w14:textId="74947968" w:rsidR="0098704B" w:rsidRDefault="0098704B" w:rsidP="00E17B78">
    <w:pPr>
      <w:pStyle w:val="Header"/>
      <w:ind w:right="360"/>
      <w:rPr>
        <w:rStyle w:val="PageNumber"/>
      </w:rPr>
    </w:pPr>
  </w:p>
  <w:p w14:paraId="3C64FB0E" w14:textId="6A5CC3EA" w:rsidR="00C26953" w:rsidRDefault="00C26953" w:rsidP="00DE698B">
    <w:pPr>
      <w:pStyle w:val="Header"/>
      <w:rPr>
        <w:rStyle w:val="PageNumber"/>
      </w:rPr>
    </w:pPr>
  </w:p>
  <w:sdt>
    <w:sdtPr>
      <w:rPr>
        <w:rStyle w:val="PageNumber"/>
      </w:rPr>
      <w:id w:val="-2136706892"/>
      <w:docPartObj>
        <w:docPartGallery w:val="Page Numbers (Top of Page)"/>
        <w:docPartUnique/>
      </w:docPartObj>
    </w:sdtPr>
    <w:sdtContent>
      <w:p w14:paraId="137B737D" w14:textId="5D772EFD" w:rsidR="00BD2C7C" w:rsidRDefault="00BD2C7C" w:rsidP="00DE698B">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DE69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035614"/>
      <w:docPartObj>
        <w:docPartGallery w:val="Page Numbers (Top of Page)"/>
        <w:docPartUnique/>
      </w:docPartObj>
    </w:sdtPr>
    <w:sdtContent>
      <w:p w14:paraId="46752A28" w14:textId="4AAEC040" w:rsidR="00E17B78" w:rsidRDefault="00E17B78"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427646" w14:textId="61D0D0FF" w:rsidR="00E17B78" w:rsidRDefault="00E17B78" w:rsidP="00E17B78">
    <w:pPr>
      <w:pStyle w:val="Header"/>
      <w:tabs>
        <w:tab w:val="left" w:pos="1564"/>
      </w:tabs>
      <w:ind w:right="360"/>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3076"/>
    <w:rsid w:val="000072C4"/>
    <w:rsid w:val="00010ED8"/>
    <w:rsid w:val="00011BDE"/>
    <w:rsid w:val="00011F4F"/>
    <w:rsid w:val="000139E1"/>
    <w:rsid w:val="00016146"/>
    <w:rsid w:val="00016CDD"/>
    <w:rsid w:val="00020DCF"/>
    <w:rsid w:val="0002241A"/>
    <w:rsid w:val="00022AE3"/>
    <w:rsid w:val="00026827"/>
    <w:rsid w:val="000272C1"/>
    <w:rsid w:val="000313E3"/>
    <w:rsid w:val="00044ED3"/>
    <w:rsid w:val="0005189F"/>
    <w:rsid w:val="00053E14"/>
    <w:rsid w:val="00054899"/>
    <w:rsid w:val="000569D5"/>
    <w:rsid w:val="00057705"/>
    <w:rsid w:val="00065285"/>
    <w:rsid w:val="000666DD"/>
    <w:rsid w:val="0007155D"/>
    <w:rsid w:val="00071F74"/>
    <w:rsid w:val="000720C7"/>
    <w:rsid w:val="00083611"/>
    <w:rsid w:val="000845D1"/>
    <w:rsid w:val="00084CBE"/>
    <w:rsid w:val="00086603"/>
    <w:rsid w:val="000937F0"/>
    <w:rsid w:val="000A2B33"/>
    <w:rsid w:val="000A3BF0"/>
    <w:rsid w:val="000A5CFF"/>
    <w:rsid w:val="000A665F"/>
    <w:rsid w:val="000A673D"/>
    <w:rsid w:val="000A7CF4"/>
    <w:rsid w:val="000B1025"/>
    <w:rsid w:val="000B1362"/>
    <w:rsid w:val="000B4124"/>
    <w:rsid w:val="000C1B07"/>
    <w:rsid w:val="000C1E42"/>
    <w:rsid w:val="000C25EC"/>
    <w:rsid w:val="000C5505"/>
    <w:rsid w:val="000C6B74"/>
    <w:rsid w:val="000D307E"/>
    <w:rsid w:val="000E0783"/>
    <w:rsid w:val="000E2C5B"/>
    <w:rsid w:val="000E3B4A"/>
    <w:rsid w:val="000E499B"/>
    <w:rsid w:val="000F1E7C"/>
    <w:rsid w:val="000F34B2"/>
    <w:rsid w:val="000F3B5B"/>
    <w:rsid w:val="000F5EE7"/>
    <w:rsid w:val="000F702E"/>
    <w:rsid w:val="000F7CCD"/>
    <w:rsid w:val="00102F54"/>
    <w:rsid w:val="00104399"/>
    <w:rsid w:val="00110DD8"/>
    <w:rsid w:val="00113D92"/>
    <w:rsid w:val="00121A68"/>
    <w:rsid w:val="001261C9"/>
    <w:rsid w:val="00127434"/>
    <w:rsid w:val="00127559"/>
    <w:rsid w:val="00127D22"/>
    <w:rsid w:val="00132633"/>
    <w:rsid w:val="00135D58"/>
    <w:rsid w:val="00140DDA"/>
    <w:rsid w:val="0014613F"/>
    <w:rsid w:val="0015545E"/>
    <w:rsid w:val="001571A8"/>
    <w:rsid w:val="00161E1F"/>
    <w:rsid w:val="00180281"/>
    <w:rsid w:val="00182942"/>
    <w:rsid w:val="00183D0A"/>
    <w:rsid w:val="0018606F"/>
    <w:rsid w:val="00192F5F"/>
    <w:rsid w:val="00194256"/>
    <w:rsid w:val="00197708"/>
    <w:rsid w:val="001A0E61"/>
    <w:rsid w:val="001A1B82"/>
    <w:rsid w:val="001A41C8"/>
    <w:rsid w:val="001A733A"/>
    <w:rsid w:val="001B028C"/>
    <w:rsid w:val="001B0C3D"/>
    <w:rsid w:val="001B0EAC"/>
    <w:rsid w:val="001B2D17"/>
    <w:rsid w:val="001B469C"/>
    <w:rsid w:val="001B7A2A"/>
    <w:rsid w:val="001D2EA1"/>
    <w:rsid w:val="001D5D94"/>
    <w:rsid w:val="001D73A1"/>
    <w:rsid w:val="001E06C2"/>
    <w:rsid w:val="001E0E75"/>
    <w:rsid w:val="001E1976"/>
    <w:rsid w:val="001E2BCA"/>
    <w:rsid w:val="001E683C"/>
    <w:rsid w:val="001F0EED"/>
    <w:rsid w:val="001F1627"/>
    <w:rsid w:val="001F2131"/>
    <w:rsid w:val="001F359B"/>
    <w:rsid w:val="001F3B56"/>
    <w:rsid w:val="001F54FA"/>
    <w:rsid w:val="001F6A9B"/>
    <w:rsid w:val="002016A3"/>
    <w:rsid w:val="002051BB"/>
    <w:rsid w:val="0020735C"/>
    <w:rsid w:val="002117CC"/>
    <w:rsid w:val="00220E6D"/>
    <w:rsid w:val="00222865"/>
    <w:rsid w:val="00222A0E"/>
    <w:rsid w:val="00222A88"/>
    <w:rsid w:val="002252FD"/>
    <w:rsid w:val="00230107"/>
    <w:rsid w:val="00230B60"/>
    <w:rsid w:val="00232FB2"/>
    <w:rsid w:val="00233C8A"/>
    <w:rsid w:val="00235924"/>
    <w:rsid w:val="0024203B"/>
    <w:rsid w:val="00244AE6"/>
    <w:rsid w:val="0024580C"/>
    <w:rsid w:val="00245F45"/>
    <w:rsid w:val="00245F7A"/>
    <w:rsid w:val="00247DF4"/>
    <w:rsid w:val="002526BA"/>
    <w:rsid w:val="002540D8"/>
    <w:rsid w:val="00255097"/>
    <w:rsid w:val="00255D85"/>
    <w:rsid w:val="00260350"/>
    <w:rsid w:val="00264FE8"/>
    <w:rsid w:val="00273B32"/>
    <w:rsid w:val="0027476C"/>
    <w:rsid w:val="00276DC4"/>
    <w:rsid w:val="00277730"/>
    <w:rsid w:val="00277B84"/>
    <w:rsid w:val="00283F7A"/>
    <w:rsid w:val="00287120"/>
    <w:rsid w:val="00290D4E"/>
    <w:rsid w:val="00291589"/>
    <w:rsid w:val="0029533B"/>
    <w:rsid w:val="00296ECE"/>
    <w:rsid w:val="002A0A97"/>
    <w:rsid w:val="002A24F5"/>
    <w:rsid w:val="002A389C"/>
    <w:rsid w:val="002A4290"/>
    <w:rsid w:val="002B1D09"/>
    <w:rsid w:val="002C2502"/>
    <w:rsid w:val="002C2E48"/>
    <w:rsid w:val="002C5E63"/>
    <w:rsid w:val="002D5C7E"/>
    <w:rsid w:val="002E276D"/>
    <w:rsid w:val="002E2D36"/>
    <w:rsid w:val="002F0CB5"/>
    <w:rsid w:val="002F1D24"/>
    <w:rsid w:val="002F41DE"/>
    <w:rsid w:val="002F47DF"/>
    <w:rsid w:val="00300B3F"/>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6871"/>
    <w:rsid w:val="00346FD4"/>
    <w:rsid w:val="00356CC1"/>
    <w:rsid w:val="00362712"/>
    <w:rsid w:val="003648E8"/>
    <w:rsid w:val="00374310"/>
    <w:rsid w:val="00376181"/>
    <w:rsid w:val="003767A9"/>
    <w:rsid w:val="00377326"/>
    <w:rsid w:val="00380D7D"/>
    <w:rsid w:val="0038475D"/>
    <w:rsid w:val="003A0BBF"/>
    <w:rsid w:val="003A1883"/>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34862"/>
    <w:rsid w:val="004358E2"/>
    <w:rsid w:val="00436EAB"/>
    <w:rsid w:val="00441595"/>
    <w:rsid w:val="00451BBB"/>
    <w:rsid w:val="00453169"/>
    <w:rsid w:val="00455F83"/>
    <w:rsid w:val="00456858"/>
    <w:rsid w:val="00456DB0"/>
    <w:rsid w:val="00457F7C"/>
    <w:rsid w:val="00464981"/>
    <w:rsid w:val="004652CA"/>
    <w:rsid w:val="00465A1B"/>
    <w:rsid w:val="00466628"/>
    <w:rsid w:val="004725D9"/>
    <w:rsid w:val="00477341"/>
    <w:rsid w:val="00483C92"/>
    <w:rsid w:val="00483C98"/>
    <w:rsid w:val="004862D6"/>
    <w:rsid w:val="00495A43"/>
    <w:rsid w:val="004A3471"/>
    <w:rsid w:val="004A697D"/>
    <w:rsid w:val="004A6CC9"/>
    <w:rsid w:val="004A78A5"/>
    <w:rsid w:val="004B3262"/>
    <w:rsid w:val="004B46B4"/>
    <w:rsid w:val="004B5A7D"/>
    <w:rsid w:val="004B7FA7"/>
    <w:rsid w:val="004C092C"/>
    <w:rsid w:val="004C5329"/>
    <w:rsid w:val="004C6EB2"/>
    <w:rsid w:val="004C75B2"/>
    <w:rsid w:val="004D174C"/>
    <w:rsid w:val="004D17FF"/>
    <w:rsid w:val="004D2E30"/>
    <w:rsid w:val="004D394D"/>
    <w:rsid w:val="004D536C"/>
    <w:rsid w:val="004D5A5C"/>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10C3"/>
    <w:rsid w:val="00531112"/>
    <w:rsid w:val="005341B5"/>
    <w:rsid w:val="005364CC"/>
    <w:rsid w:val="00540196"/>
    <w:rsid w:val="00541647"/>
    <w:rsid w:val="00543078"/>
    <w:rsid w:val="00547CAE"/>
    <w:rsid w:val="00552222"/>
    <w:rsid w:val="00553347"/>
    <w:rsid w:val="00561853"/>
    <w:rsid w:val="00562581"/>
    <w:rsid w:val="005629C1"/>
    <w:rsid w:val="00564D72"/>
    <w:rsid w:val="00572554"/>
    <w:rsid w:val="005822A4"/>
    <w:rsid w:val="00583678"/>
    <w:rsid w:val="00590D6E"/>
    <w:rsid w:val="005A4DDB"/>
    <w:rsid w:val="005A5932"/>
    <w:rsid w:val="005B0362"/>
    <w:rsid w:val="005B5E05"/>
    <w:rsid w:val="005C2CDE"/>
    <w:rsid w:val="005C35BF"/>
    <w:rsid w:val="005C36B7"/>
    <w:rsid w:val="005C54BC"/>
    <w:rsid w:val="005D15EA"/>
    <w:rsid w:val="005D1886"/>
    <w:rsid w:val="005E0395"/>
    <w:rsid w:val="005E0FFB"/>
    <w:rsid w:val="005E21B6"/>
    <w:rsid w:val="005E29DB"/>
    <w:rsid w:val="005E5F99"/>
    <w:rsid w:val="00600C17"/>
    <w:rsid w:val="006012D5"/>
    <w:rsid w:val="006029D8"/>
    <w:rsid w:val="0060353C"/>
    <w:rsid w:val="00607E33"/>
    <w:rsid w:val="006113E7"/>
    <w:rsid w:val="00613F4B"/>
    <w:rsid w:val="006160E6"/>
    <w:rsid w:val="00616CAA"/>
    <w:rsid w:val="00621922"/>
    <w:rsid w:val="00624641"/>
    <w:rsid w:val="006273A3"/>
    <w:rsid w:val="00627EE4"/>
    <w:rsid w:val="0063082D"/>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2050"/>
    <w:rsid w:val="00663032"/>
    <w:rsid w:val="00665339"/>
    <w:rsid w:val="006665AE"/>
    <w:rsid w:val="00666D93"/>
    <w:rsid w:val="00670156"/>
    <w:rsid w:val="00676C7F"/>
    <w:rsid w:val="00677E3B"/>
    <w:rsid w:val="0068222C"/>
    <w:rsid w:val="00684594"/>
    <w:rsid w:val="00686887"/>
    <w:rsid w:val="00692B75"/>
    <w:rsid w:val="006940E9"/>
    <w:rsid w:val="00697E65"/>
    <w:rsid w:val="006A254E"/>
    <w:rsid w:val="006A6277"/>
    <w:rsid w:val="006A7CE7"/>
    <w:rsid w:val="006B1C6B"/>
    <w:rsid w:val="006B3DF9"/>
    <w:rsid w:val="006B4E43"/>
    <w:rsid w:val="006B5124"/>
    <w:rsid w:val="006B5975"/>
    <w:rsid w:val="006B5DE5"/>
    <w:rsid w:val="006B681D"/>
    <w:rsid w:val="006C06BA"/>
    <w:rsid w:val="006C0A1A"/>
    <w:rsid w:val="006C72E3"/>
    <w:rsid w:val="006D1CB6"/>
    <w:rsid w:val="006D7830"/>
    <w:rsid w:val="006E0600"/>
    <w:rsid w:val="006E11DD"/>
    <w:rsid w:val="006E133E"/>
    <w:rsid w:val="006E4F2D"/>
    <w:rsid w:val="006F43B2"/>
    <w:rsid w:val="0070296B"/>
    <w:rsid w:val="00710C62"/>
    <w:rsid w:val="0071101A"/>
    <w:rsid w:val="00712295"/>
    <w:rsid w:val="00716592"/>
    <w:rsid w:val="00716DBE"/>
    <w:rsid w:val="00717044"/>
    <w:rsid w:val="00721BE3"/>
    <w:rsid w:val="00725346"/>
    <w:rsid w:val="00725785"/>
    <w:rsid w:val="0073110F"/>
    <w:rsid w:val="00731B8A"/>
    <w:rsid w:val="00737484"/>
    <w:rsid w:val="00742143"/>
    <w:rsid w:val="00744AD0"/>
    <w:rsid w:val="00750E82"/>
    <w:rsid w:val="00751479"/>
    <w:rsid w:val="00751CF7"/>
    <w:rsid w:val="00755F41"/>
    <w:rsid w:val="00757BB3"/>
    <w:rsid w:val="00760327"/>
    <w:rsid w:val="0076065F"/>
    <w:rsid w:val="007623D7"/>
    <w:rsid w:val="00762BA9"/>
    <w:rsid w:val="00770D8F"/>
    <w:rsid w:val="00771A24"/>
    <w:rsid w:val="00773915"/>
    <w:rsid w:val="00774A7D"/>
    <w:rsid w:val="007804BD"/>
    <w:rsid w:val="00780DBC"/>
    <w:rsid w:val="00782F88"/>
    <w:rsid w:val="00782FBE"/>
    <w:rsid w:val="007852B1"/>
    <w:rsid w:val="007906FB"/>
    <w:rsid w:val="00792A28"/>
    <w:rsid w:val="00794EF6"/>
    <w:rsid w:val="00795CBE"/>
    <w:rsid w:val="007A0978"/>
    <w:rsid w:val="007A2B53"/>
    <w:rsid w:val="007A3B18"/>
    <w:rsid w:val="007A71C9"/>
    <w:rsid w:val="007B1AC0"/>
    <w:rsid w:val="007B5438"/>
    <w:rsid w:val="007C18F7"/>
    <w:rsid w:val="007C2242"/>
    <w:rsid w:val="007C7C55"/>
    <w:rsid w:val="007D12EC"/>
    <w:rsid w:val="007D2FEF"/>
    <w:rsid w:val="007D386B"/>
    <w:rsid w:val="007D3D78"/>
    <w:rsid w:val="007D5328"/>
    <w:rsid w:val="007D7B55"/>
    <w:rsid w:val="007D7E06"/>
    <w:rsid w:val="007E45CF"/>
    <w:rsid w:val="007E5C84"/>
    <w:rsid w:val="007E6C7F"/>
    <w:rsid w:val="007F0312"/>
    <w:rsid w:val="007F282E"/>
    <w:rsid w:val="008018A7"/>
    <w:rsid w:val="00803C40"/>
    <w:rsid w:val="00803F62"/>
    <w:rsid w:val="00805A8B"/>
    <w:rsid w:val="00805D5C"/>
    <w:rsid w:val="008070BD"/>
    <w:rsid w:val="00807FDB"/>
    <w:rsid w:val="00810D51"/>
    <w:rsid w:val="00811A0E"/>
    <w:rsid w:val="00813E7A"/>
    <w:rsid w:val="00813F7C"/>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7918"/>
    <w:rsid w:val="00877C09"/>
    <w:rsid w:val="00884CB9"/>
    <w:rsid w:val="00887777"/>
    <w:rsid w:val="0089030B"/>
    <w:rsid w:val="00890AD5"/>
    <w:rsid w:val="00890DD1"/>
    <w:rsid w:val="0089116E"/>
    <w:rsid w:val="00893734"/>
    <w:rsid w:val="008A7F54"/>
    <w:rsid w:val="008B1E73"/>
    <w:rsid w:val="008B215F"/>
    <w:rsid w:val="008B3519"/>
    <w:rsid w:val="008B54AC"/>
    <w:rsid w:val="008C0397"/>
    <w:rsid w:val="008C13E4"/>
    <w:rsid w:val="008C6694"/>
    <w:rsid w:val="008D5A45"/>
    <w:rsid w:val="008D6EA2"/>
    <w:rsid w:val="008D74ED"/>
    <w:rsid w:val="008E1BC5"/>
    <w:rsid w:val="008E6702"/>
    <w:rsid w:val="008F0272"/>
    <w:rsid w:val="008F0890"/>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0675"/>
    <w:rsid w:val="00945663"/>
    <w:rsid w:val="00947CE8"/>
    <w:rsid w:val="00953CE4"/>
    <w:rsid w:val="009563BA"/>
    <w:rsid w:val="009574E3"/>
    <w:rsid w:val="009652E3"/>
    <w:rsid w:val="0096621A"/>
    <w:rsid w:val="00967D28"/>
    <w:rsid w:val="009739D4"/>
    <w:rsid w:val="00975D1F"/>
    <w:rsid w:val="00976DE8"/>
    <w:rsid w:val="00981B8D"/>
    <w:rsid w:val="009839F8"/>
    <w:rsid w:val="009842A6"/>
    <w:rsid w:val="0098647C"/>
    <w:rsid w:val="0098704B"/>
    <w:rsid w:val="00990A68"/>
    <w:rsid w:val="00992317"/>
    <w:rsid w:val="00992694"/>
    <w:rsid w:val="00994A11"/>
    <w:rsid w:val="00996613"/>
    <w:rsid w:val="009A3343"/>
    <w:rsid w:val="009A5831"/>
    <w:rsid w:val="009A61BB"/>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253BA"/>
    <w:rsid w:val="00A379D2"/>
    <w:rsid w:val="00A41A5D"/>
    <w:rsid w:val="00A42E17"/>
    <w:rsid w:val="00A43FCD"/>
    <w:rsid w:val="00A45E09"/>
    <w:rsid w:val="00A47461"/>
    <w:rsid w:val="00A50662"/>
    <w:rsid w:val="00A51300"/>
    <w:rsid w:val="00A53C05"/>
    <w:rsid w:val="00A54572"/>
    <w:rsid w:val="00A55192"/>
    <w:rsid w:val="00A645AD"/>
    <w:rsid w:val="00A669DD"/>
    <w:rsid w:val="00A7010C"/>
    <w:rsid w:val="00A70C5B"/>
    <w:rsid w:val="00A7333B"/>
    <w:rsid w:val="00A77D5C"/>
    <w:rsid w:val="00A86D6A"/>
    <w:rsid w:val="00A90A29"/>
    <w:rsid w:val="00A9532C"/>
    <w:rsid w:val="00A97EC6"/>
    <w:rsid w:val="00AB3226"/>
    <w:rsid w:val="00AB35AE"/>
    <w:rsid w:val="00AC116A"/>
    <w:rsid w:val="00AC3034"/>
    <w:rsid w:val="00AC5517"/>
    <w:rsid w:val="00AD0221"/>
    <w:rsid w:val="00AD04DF"/>
    <w:rsid w:val="00AD1F7D"/>
    <w:rsid w:val="00AD6B63"/>
    <w:rsid w:val="00AE5A1A"/>
    <w:rsid w:val="00AE601D"/>
    <w:rsid w:val="00AF1F8E"/>
    <w:rsid w:val="00AF2D06"/>
    <w:rsid w:val="00AF585A"/>
    <w:rsid w:val="00AF619A"/>
    <w:rsid w:val="00B0111C"/>
    <w:rsid w:val="00B05990"/>
    <w:rsid w:val="00B06FCA"/>
    <w:rsid w:val="00B11B2B"/>
    <w:rsid w:val="00B12A48"/>
    <w:rsid w:val="00B13B55"/>
    <w:rsid w:val="00B27D45"/>
    <w:rsid w:val="00B32ABC"/>
    <w:rsid w:val="00B34A9C"/>
    <w:rsid w:val="00B36C10"/>
    <w:rsid w:val="00B43CDF"/>
    <w:rsid w:val="00B44E27"/>
    <w:rsid w:val="00B55EB9"/>
    <w:rsid w:val="00B61118"/>
    <w:rsid w:val="00B63635"/>
    <w:rsid w:val="00B6435E"/>
    <w:rsid w:val="00B65690"/>
    <w:rsid w:val="00B65AE2"/>
    <w:rsid w:val="00B67803"/>
    <w:rsid w:val="00B7207F"/>
    <w:rsid w:val="00B7391C"/>
    <w:rsid w:val="00B74283"/>
    <w:rsid w:val="00B74DA9"/>
    <w:rsid w:val="00B77C48"/>
    <w:rsid w:val="00B8395B"/>
    <w:rsid w:val="00B85D8A"/>
    <w:rsid w:val="00B87258"/>
    <w:rsid w:val="00B913CB"/>
    <w:rsid w:val="00B91BB8"/>
    <w:rsid w:val="00B93255"/>
    <w:rsid w:val="00BA4520"/>
    <w:rsid w:val="00BA5CDE"/>
    <w:rsid w:val="00BB12DC"/>
    <w:rsid w:val="00BB2EA8"/>
    <w:rsid w:val="00BB5EAD"/>
    <w:rsid w:val="00BC5474"/>
    <w:rsid w:val="00BC64AA"/>
    <w:rsid w:val="00BD0F47"/>
    <w:rsid w:val="00BD2C7C"/>
    <w:rsid w:val="00BD4E0E"/>
    <w:rsid w:val="00BD6BDD"/>
    <w:rsid w:val="00BE078C"/>
    <w:rsid w:val="00BE2C3F"/>
    <w:rsid w:val="00BE3EB8"/>
    <w:rsid w:val="00BE5BA5"/>
    <w:rsid w:val="00BE6FEC"/>
    <w:rsid w:val="00BF1DF0"/>
    <w:rsid w:val="00BF2102"/>
    <w:rsid w:val="00BF3317"/>
    <w:rsid w:val="00BF36D6"/>
    <w:rsid w:val="00BF3BCA"/>
    <w:rsid w:val="00BF576E"/>
    <w:rsid w:val="00BF5C7D"/>
    <w:rsid w:val="00C009EF"/>
    <w:rsid w:val="00C0201E"/>
    <w:rsid w:val="00C04E69"/>
    <w:rsid w:val="00C109E5"/>
    <w:rsid w:val="00C154C7"/>
    <w:rsid w:val="00C1766D"/>
    <w:rsid w:val="00C24CF7"/>
    <w:rsid w:val="00C26727"/>
    <w:rsid w:val="00C26953"/>
    <w:rsid w:val="00C30197"/>
    <w:rsid w:val="00C32344"/>
    <w:rsid w:val="00C362EC"/>
    <w:rsid w:val="00C36EC4"/>
    <w:rsid w:val="00C3738D"/>
    <w:rsid w:val="00C41249"/>
    <w:rsid w:val="00C431C0"/>
    <w:rsid w:val="00C46614"/>
    <w:rsid w:val="00C524B7"/>
    <w:rsid w:val="00C53DC6"/>
    <w:rsid w:val="00C5516C"/>
    <w:rsid w:val="00C55371"/>
    <w:rsid w:val="00C55F16"/>
    <w:rsid w:val="00C618CA"/>
    <w:rsid w:val="00C6684E"/>
    <w:rsid w:val="00C748C7"/>
    <w:rsid w:val="00C868AC"/>
    <w:rsid w:val="00C92F9C"/>
    <w:rsid w:val="00C93A29"/>
    <w:rsid w:val="00C941BB"/>
    <w:rsid w:val="00C953D6"/>
    <w:rsid w:val="00CA0887"/>
    <w:rsid w:val="00CA0EED"/>
    <w:rsid w:val="00CA2618"/>
    <w:rsid w:val="00CA3F53"/>
    <w:rsid w:val="00CB46AF"/>
    <w:rsid w:val="00CB731B"/>
    <w:rsid w:val="00CC20B0"/>
    <w:rsid w:val="00CC2385"/>
    <w:rsid w:val="00CC2799"/>
    <w:rsid w:val="00CC4B66"/>
    <w:rsid w:val="00CC7A42"/>
    <w:rsid w:val="00CD0213"/>
    <w:rsid w:val="00CD141C"/>
    <w:rsid w:val="00CD4BEF"/>
    <w:rsid w:val="00CE137A"/>
    <w:rsid w:val="00CE2416"/>
    <w:rsid w:val="00CE2DC2"/>
    <w:rsid w:val="00CE695E"/>
    <w:rsid w:val="00CE7CEE"/>
    <w:rsid w:val="00CF361B"/>
    <w:rsid w:val="00CF5192"/>
    <w:rsid w:val="00CF589F"/>
    <w:rsid w:val="00CF62CF"/>
    <w:rsid w:val="00CF6740"/>
    <w:rsid w:val="00CF685D"/>
    <w:rsid w:val="00D176C5"/>
    <w:rsid w:val="00D212CD"/>
    <w:rsid w:val="00D22B2C"/>
    <w:rsid w:val="00D23B3E"/>
    <w:rsid w:val="00D24F02"/>
    <w:rsid w:val="00D3027E"/>
    <w:rsid w:val="00D32D55"/>
    <w:rsid w:val="00D451B8"/>
    <w:rsid w:val="00D4728D"/>
    <w:rsid w:val="00D56342"/>
    <w:rsid w:val="00D56B20"/>
    <w:rsid w:val="00D60F37"/>
    <w:rsid w:val="00D63F55"/>
    <w:rsid w:val="00D64D49"/>
    <w:rsid w:val="00D72946"/>
    <w:rsid w:val="00D74171"/>
    <w:rsid w:val="00D7573C"/>
    <w:rsid w:val="00D77EC0"/>
    <w:rsid w:val="00D853B4"/>
    <w:rsid w:val="00D87C56"/>
    <w:rsid w:val="00D93C79"/>
    <w:rsid w:val="00D9727E"/>
    <w:rsid w:val="00DA0BFF"/>
    <w:rsid w:val="00DA562F"/>
    <w:rsid w:val="00DA6FBA"/>
    <w:rsid w:val="00DB5700"/>
    <w:rsid w:val="00DC1856"/>
    <w:rsid w:val="00DC4D79"/>
    <w:rsid w:val="00DD1DDD"/>
    <w:rsid w:val="00DD506A"/>
    <w:rsid w:val="00DD59A3"/>
    <w:rsid w:val="00DE3D41"/>
    <w:rsid w:val="00DE698B"/>
    <w:rsid w:val="00DF0DF9"/>
    <w:rsid w:val="00DF7964"/>
    <w:rsid w:val="00DF7DFC"/>
    <w:rsid w:val="00E01432"/>
    <w:rsid w:val="00E03089"/>
    <w:rsid w:val="00E040A8"/>
    <w:rsid w:val="00E110FD"/>
    <w:rsid w:val="00E111DA"/>
    <w:rsid w:val="00E132C6"/>
    <w:rsid w:val="00E15DE1"/>
    <w:rsid w:val="00E17B78"/>
    <w:rsid w:val="00E2360E"/>
    <w:rsid w:val="00E4102B"/>
    <w:rsid w:val="00E45F78"/>
    <w:rsid w:val="00E52215"/>
    <w:rsid w:val="00E54E09"/>
    <w:rsid w:val="00E6160D"/>
    <w:rsid w:val="00E6460E"/>
    <w:rsid w:val="00E659A7"/>
    <w:rsid w:val="00E7683A"/>
    <w:rsid w:val="00E90ADD"/>
    <w:rsid w:val="00E93A06"/>
    <w:rsid w:val="00E9425F"/>
    <w:rsid w:val="00E951C9"/>
    <w:rsid w:val="00E961B1"/>
    <w:rsid w:val="00E97851"/>
    <w:rsid w:val="00EA1EC8"/>
    <w:rsid w:val="00EA205A"/>
    <w:rsid w:val="00EA7911"/>
    <w:rsid w:val="00EC0DDE"/>
    <w:rsid w:val="00EC627A"/>
    <w:rsid w:val="00ED030A"/>
    <w:rsid w:val="00ED12AD"/>
    <w:rsid w:val="00ED42D1"/>
    <w:rsid w:val="00ED4CEC"/>
    <w:rsid w:val="00ED776B"/>
    <w:rsid w:val="00EE57AF"/>
    <w:rsid w:val="00EE68E4"/>
    <w:rsid w:val="00EE78FA"/>
    <w:rsid w:val="00EF1A55"/>
    <w:rsid w:val="00EF2252"/>
    <w:rsid w:val="00EF6B30"/>
    <w:rsid w:val="00F0021F"/>
    <w:rsid w:val="00F0273A"/>
    <w:rsid w:val="00F04AEC"/>
    <w:rsid w:val="00F12F76"/>
    <w:rsid w:val="00F14422"/>
    <w:rsid w:val="00F2029C"/>
    <w:rsid w:val="00F21BD2"/>
    <w:rsid w:val="00F24854"/>
    <w:rsid w:val="00F26B86"/>
    <w:rsid w:val="00F30B8C"/>
    <w:rsid w:val="00F378EE"/>
    <w:rsid w:val="00F41548"/>
    <w:rsid w:val="00F447C8"/>
    <w:rsid w:val="00F46F82"/>
    <w:rsid w:val="00F477C0"/>
    <w:rsid w:val="00F478E1"/>
    <w:rsid w:val="00F53C8E"/>
    <w:rsid w:val="00F54533"/>
    <w:rsid w:val="00F61F25"/>
    <w:rsid w:val="00F63E8F"/>
    <w:rsid w:val="00F64E54"/>
    <w:rsid w:val="00F7285C"/>
    <w:rsid w:val="00F775AC"/>
    <w:rsid w:val="00F7773F"/>
    <w:rsid w:val="00F813B4"/>
    <w:rsid w:val="00F879F4"/>
    <w:rsid w:val="00F91DAC"/>
    <w:rsid w:val="00F91F05"/>
    <w:rsid w:val="00F94E95"/>
    <w:rsid w:val="00F96207"/>
    <w:rsid w:val="00F96756"/>
    <w:rsid w:val="00F97615"/>
    <w:rsid w:val="00FA4F60"/>
    <w:rsid w:val="00FA7AF0"/>
    <w:rsid w:val="00FB11D7"/>
    <w:rsid w:val="00FB7658"/>
    <w:rsid w:val="00FC37BD"/>
    <w:rsid w:val="00FC3D42"/>
    <w:rsid w:val="00FD0D53"/>
    <w:rsid w:val="00FD62B4"/>
    <w:rsid w:val="00FD73F2"/>
    <w:rsid w:val="00FE35A9"/>
    <w:rsid w:val="00FE55A5"/>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98B"/>
    <w:pPr>
      <w:spacing w:line="480" w:lineRule="auto"/>
      <w:ind w:firstLine="720"/>
      <w:jc w:val="both"/>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127559"/>
    <w:pPr>
      <w:ind w:left="720" w:hanging="72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613019">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00948998">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osf.io/3bp8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0" Type="http://schemas.openxmlformats.org/officeDocument/2006/relationships/hyperlink" Target="https://osf.io/3bp84/"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15</Pages>
  <Words>11654</Words>
  <Characters>66428</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87</cp:revision>
  <cp:lastPrinted>2022-09-22T18:06:00Z</cp:lastPrinted>
  <dcterms:created xsi:type="dcterms:W3CDTF">2022-09-22T18:06:00Z</dcterms:created>
  <dcterms:modified xsi:type="dcterms:W3CDTF">2022-09-29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9smmzw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